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6889A9BE">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2A10BC76" w14:textId="77777777" w:rsidR="00C43111" w:rsidRPr="00FB2906" w:rsidRDefault="00C43111" w:rsidP="006403BD">
      <w:pPr>
        <w:pStyle w:val="Ttulondices"/>
        <w:rPr>
          <w:rFonts w:ascii="Arial" w:hAnsi="Arial"/>
        </w:rPr>
      </w:pPr>
    </w:p>
    <w:p w14:paraId="084E82C9" w14:textId="1370BA2B" w:rsidR="00146A66" w:rsidRPr="00146A66" w:rsidRDefault="00423E85">
      <w:pPr>
        <w:pStyle w:val="TDC1"/>
        <w:tabs>
          <w:tab w:val="left" w:pos="660"/>
          <w:tab w:val="right" w:leader="dot" w:pos="9061"/>
        </w:tabs>
        <w:rPr>
          <w:rFonts w:eastAsiaTheme="minorEastAsia" w:cstheme="minorBidi"/>
          <w:noProof/>
          <w:kern w:val="2"/>
          <w14:ligatures w14:val="standardContextual"/>
        </w:rPr>
      </w:pPr>
      <w:r w:rsidRPr="00146A66">
        <w:rPr>
          <w:rFonts w:ascii="Arial" w:hAnsi="Arial" w:cs="Arial"/>
          <w:sz w:val="22"/>
        </w:rPr>
        <w:fldChar w:fldCharType="begin"/>
      </w:r>
      <w:r w:rsidRPr="00146A66">
        <w:rPr>
          <w:rFonts w:ascii="Arial" w:hAnsi="Arial" w:cs="Arial"/>
          <w:sz w:val="22"/>
        </w:rPr>
        <w:instrText xml:space="preserve"> TOC \o "1-3" \h \z \u </w:instrText>
      </w:r>
      <w:r w:rsidRPr="00146A66">
        <w:rPr>
          <w:rFonts w:ascii="Arial" w:hAnsi="Arial" w:cs="Arial"/>
          <w:sz w:val="22"/>
        </w:rPr>
        <w:fldChar w:fldCharType="separate"/>
      </w:r>
      <w:hyperlink w:anchor="_Toc166184685" w:history="1">
        <w:r w:rsidR="00146A66" w:rsidRPr="00146A66">
          <w:rPr>
            <w:rStyle w:val="Hipervnculo"/>
            <w:rFonts w:ascii="Arial" w:hAnsi="Arial" w:cs="Arial"/>
            <w:noProof/>
          </w:rPr>
          <w:t>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Introduc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5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6FC09F3" w14:textId="5C7E6AE5"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86" w:history="1">
        <w:r w:rsidR="00146A66" w:rsidRPr="00146A66">
          <w:rPr>
            <w:rStyle w:val="Hipervnculo"/>
            <w:rFonts w:ascii="Arial" w:hAnsi="Arial"/>
            <w:noProof/>
          </w:rPr>
          <w:t>1.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Justific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6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E167A35" w14:textId="01A27311"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87" w:history="1">
        <w:r w:rsidR="00146A66" w:rsidRPr="00146A66">
          <w:rPr>
            <w:rStyle w:val="Hipervnculo"/>
            <w:rFonts w:ascii="Arial" w:hAnsi="Arial"/>
            <w:noProof/>
          </w:rPr>
          <w:t>1.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lanteamiento del problem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7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4F5B0F4E" w14:textId="1787ADF1"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88" w:history="1">
        <w:r w:rsidR="00146A66" w:rsidRPr="00146A66">
          <w:rPr>
            <w:rStyle w:val="Hipervnculo"/>
            <w:rFonts w:ascii="Arial" w:hAnsi="Arial"/>
            <w:noProof/>
          </w:rPr>
          <w:t>1.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Objetiv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8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73670B2F" w14:textId="73B23F74" w:rsidR="00146A66" w:rsidRPr="00146A66" w:rsidRDefault="00B2142B">
      <w:pPr>
        <w:pStyle w:val="TDC1"/>
        <w:tabs>
          <w:tab w:val="left" w:pos="660"/>
          <w:tab w:val="right" w:leader="dot" w:pos="9061"/>
        </w:tabs>
        <w:rPr>
          <w:rFonts w:eastAsiaTheme="minorEastAsia" w:cstheme="minorBidi"/>
          <w:noProof/>
          <w:kern w:val="2"/>
          <w14:ligatures w14:val="standardContextual"/>
        </w:rPr>
      </w:pPr>
      <w:hyperlink w:anchor="_Toc166184689" w:history="1">
        <w:r w:rsidR="00146A66" w:rsidRPr="00146A66">
          <w:rPr>
            <w:rStyle w:val="Hipervnculo"/>
            <w:rFonts w:ascii="Arial" w:hAnsi="Arial" w:cs="Arial"/>
            <w:noProof/>
          </w:rPr>
          <w:t>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arco teóric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9 \h </w:instrText>
        </w:r>
        <w:r w:rsidR="00146A66" w:rsidRPr="00146A66">
          <w:rPr>
            <w:noProof/>
            <w:webHidden/>
          </w:rPr>
        </w:r>
        <w:r w:rsidR="00146A66" w:rsidRPr="00146A66">
          <w:rPr>
            <w:noProof/>
            <w:webHidden/>
          </w:rPr>
          <w:fldChar w:fldCharType="separate"/>
        </w:r>
        <w:r w:rsidR="00146A66" w:rsidRPr="00146A66">
          <w:rPr>
            <w:noProof/>
            <w:webHidden/>
          </w:rPr>
          <w:t>10</w:t>
        </w:r>
        <w:r w:rsidR="00146A66" w:rsidRPr="00146A66">
          <w:rPr>
            <w:noProof/>
            <w:webHidden/>
          </w:rPr>
          <w:fldChar w:fldCharType="end"/>
        </w:r>
      </w:hyperlink>
    </w:p>
    <w:p w14:paraId="532500D6" w14:textId="09DC25F8" w:rsidR="00146A66" w:rsidRPr="00146A66" w:rsidRDefault="00B2142B">
      <w:pPr>
        <w:pStyle w:val="TDC1"/>
        <w:tabs>
          <w:tab w:val="left" w:pos="660"/>
          <w:tab w:val="right" w:leader="dot" w:pos="9061"/>
        </w:tabs>
        <w:rPr>
          <w:rFonts w:eastAsiaTheme="minorEastAsia" w:cstheme="minorBidi"/>
          <w:noProof/>
          <w:kern w:val="2"/>
          <w14:ligatures w14:val="standardContextual"/>
        </w:rPr>
      </w:pPr>
      <w:hyperlink w:anchor="_Toc166184690" w:history="1">
        <w:r w:rsidR="00146A66" w:rsidRPr="00146A66">
          <w:rPr>
            <w:rStyle w:val="Hipervnculo"/>
            <w:rFonts w:ascii="Arial" w:hAnsi="Arial" w:cs="Arial"/>
            <w:noProof/>
          </w:rPr>
          <w:t>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etodologí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0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4D9DE7D6" w14:textId="1CF0B619"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1" w:history="1">
        <w:r w:rsidR="00146A66" w:rsidRPr="00146A66">
          <w:rPr>
            <w:rStyle w:val="Hipervnculo"/>
            <w:rFonts w:ascii="Arial" w:hAnsi="Arial"/>
            <w:noProof/>
          </w:rPr>
          <w:t>3.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Recolección de datos y preparación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1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3DD3CB44" w14:textId="4E207C13"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2" w:history="1">
        <w:r w:rsidR="00146A66" w:rsidRPr="00146A66">
          <w:rPr>
            <w:rStyle w:val="Hipervnculo"/>
            <w:rFonts w:ascii="Arial" w:hAnsi="Arial"/>
            <w:noProof/>
          </w:rPr>
          <w:t>3.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reprocesamiento y limpieza de da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2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0129D755" w14:textId="00E1C49E"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3" w:history="1">
        <w:r w:rsidR="00146A66" w:rsidRPr="00146A66">
          <w:rPr>
            <w:rStyle w:val="Hipervnculo"/>
            <w:rFonts w:ascii="Arial" w:hAnsi="Arial"/>
            <w:noProof/>
          </w:rPr>
          <w:t>3.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Integración en la base de conocimien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3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3D36935F" w14:textId="27407022"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4" w:history="1">
        <w:r w:rsidR="00146A66" w:rsidRPr="00146A66">
          <w:rPr>
            <w:rStyle w:val="Hipervnculo"/>
            <w:rFonts w:ascii="Arial" w:hAnsi="Arial"/>
            <w:noProof/>
          </w:rPr>
          <w:t>3.4.</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Chatbot basado en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4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71C085E4" w14:textId="52FA275E"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5" w:history="1">
        <w:r w:rsidR="00146A66" w:rsidRPr="00146A66">
          <w:rPr>
            <w:rStyle w:val="Hipervnculo"/>
            <w:rFonts w:ascii="Arial" w:hAnsi="Arial"/>
            <w:noProof/>
          </w:rPr>
          <w:t>3.5.</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Arquitectura y funcionamiento de la API</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5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01DD7418" w14:textId="20CB2AA0"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6" w:history="1">
        <w:r w:rsidR="00146A66" w:rsidRPr="00146A66">
          <w:rPr>
            <w:rStyle w:val="Hipervnculo"/>
            <w:rFonts w:ascii="Arial" w:hAnsi="Arial"/>
            <w:noProof/>
          </w:rPr>
          <w:t>3.6.</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Evaluación y refinamiento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6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27BB5E5D" w14:textId="3A16064C"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697" w:history="1">
        <w:r w:rsidR="00146A66" w:rsidRPr="00146A66">
          <w:rPr>
            <w:rStyle w:val="Hipervnculo"/>
            <w:rFonts w:ascii="Arial" w:hAnsi="Arial"/>
            <w:noProof/>
          </w:rPr>
          <w:t>3.7.</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prototip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7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A1FDE9E" w14:textId="6631D382" w:rsidR="00146A66" w:rsidRPr="00146A66" w:rsidRDefault="00B2142B">
      <w:pPr>
        <w:pStyle w:val="TDC3"/>
        <w:tabs>
          <w:tab w:val="left" w:pos="1440"/>
          <w:tab w:val="right" w:leader="dot" w:pos="9061"/>
        </w:tabs>
        <w:rPr>
          <w:rFonts w:eastAsiaTheme="minorEastAsia" w:cstheme="minorBidi"/>
          <w:noProof/>
          <w:kern w:val="2"/>
          <w14:ligatures w14:val="standardContextual"/>
        </w:rPr>
      </w:pPr>
      <w:hyperlink w:anchor="_Toc166184698" w:history="1">
        <w:r w:rsidR="00146A66" w:rsidRPr="00146A66">
          <w:rPr>
            <w:rStyle w:val="Hipervnculo"/>
            <w:rFonts w:ascii="Arial" w:hAnsi="Arial" w:cs="Arial"/>
            <w:noProof/>
          </w:rPr>
          <w:t>3.7.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sideraciones para el desarroll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8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13AC3329" w14:textId="7EF2B9E4" w:rsidR="00146A66" w:rsidRPr="00146A66" w:rsidRDefault="00B2142B">
      <w:pPr>
        <w:pStyle w:val="TDC3"/>
        <w:tabs>
          <w:tab w:val="left" w:pos="1440"/>
          <w:tab w:val="right" w:leader="dot" w:pos="9061"/>
        </w:tabs>
        <w:rPr>
          <w:rFonts w:eastAsiaTheme="minorEastAsia" w:cstheme="minorBidi"/>
          <w:noProof/>
          <w:kern w:val="2"/>
          <w14:ligatures w14:val="standardContextual"/>
        </w:rPr>
      </w:pPr>
      <w:hyperlink w:anchor="_Toc166184699" w:history="1">
        <w:r w:rsidR="00146A66" w:rsidRPr="00146A66">
          <w:rPr>
            <w:rStyle w:val="Hipervnculo"/>
            <w:rFonts w:ascii="Arial" w:hAnsi="Arial" w:cs="Arial"/>
            <w:noProof/>
          </w:rPr>
          <w:t>3.7.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asos para el desarrollo de nuestr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9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033649D" w14:textId="63652F58" w:rsidR="00146A66" w:rsidRPr="00146A66" w:rsidRDefault="00B2142B">
      <w:pPr>
        <w:pStyle w:val="TDC3"/>
        <w:tabs>
          <w:tab w:val="left" w:pos="1440"/>
          <w:tab w:val="right" w:leader="dot" w:pos="9061"/>
        </w:tabs>
        <w:rPr>
          <w:rFonts w:eastAsiaTheme="minorEastAsia" w:cstheme="minorBidi"/>
          <w:noProof/>
          <w:kern w:val="2"/>
          <w14:ligatures w14:val="standardContextual"/>
        </w:rPr>
      </w:pPr>
      <w:hyperlink w:anchor="_Toc166184700" w:history="1">
        <w:r w:rsidR="00146A66" w:rsidRPr="00146A66">
          <w:rPr>
            <w:rStyle w:val="Hipervnculo"/>
            <w:rFonts w:ascii="Arial" w:hAnsi="Arial" w:cs="Arial"/>
            <w:noProof/>
          </w:rPr>
          <w:t>3.7.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ruebas de valid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0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5EA7C821" w14:textId="1A9C9EF1" w:rsidR="00146A66" w:rsidRPr="00146A66" w:rsidRDefault="00B2142B">
      <w:pPr>
        <w:pStyle w:val="TDC2"/>
        <w:tabs>
          <w:tab w:val="left" w:pos="960"/>
          <w:tab w:val="right" w:leader="dot" w:pos="9061"/>
        </w:tabs>
        <w:rPr>
          <w:rFonts w:eastAsiaTheme="minorEastAsia" w:cstheme="minorBidi"/>
          <w:noProof/>
          <w:kern w:val="2"/>
          <w14:ligatures w14:val="standardContextual"/>
        </w:rPr>
      </w:pPr>
      <w:hyperlink w:anchor="_Toc166184701" w:history="1">
        <w:r w:rsidR="00146A66" w:rsidRPr="00146A66">
          <w:rPr>
            <w:rStyle w:val="Hipervnculo"/>
            <w:noProof/>
          </w:rPr>
          <w:t>3.8.</w:t>
        </w:r>
        <w:r w:rsidR="00146A66" w:rsidRPr="00146A66">
          <w:rPr>
            <w:rFonts w:eastAsiaTheme="minorEastAsia" w:cstheme="minorBidi"/>
            <w:noProof/>
            <w:kern w:val="2"/>
            <w14:ligatures w14:val="standardContextual"/>
          </w:rPr>
          <w:tab/>
        </w:r>
        <w:r w:rsidR="00146A66" w:rsidRPr="00146A66">
          <w:rPr>
            <w:rStyle w:val="Hipervnculo"/>
            <w:noProof/>
          </w:rPr>
          <w:t>Esquema y funcionamiento formal del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1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65B585CF" w14:textId="7A8929FC" w:rsidR="00146A66" w:rsidRPr="00146A66" w:rsidRDefault="00B2142B">
      <w:pPr>
        <w:pStyle w:val="TDC3"/>
        <w:tabs>
          <w:tab w:val="left" w:pos="1440"/>
          <w:tab w:val="right" w:leader="dot" w:pos="9061"/>
        </w:tabs>
        <w:rPr>
          <w:rFonts w:eastAsiaTheme="minorEastAsia" w:cstheme="minorBidi"/>
          <w:noProof/>
          <w:kern w:val="2"/>
          <w14:ligatures w14:val="standardContextual"/>
        </w:rPr>
      </w:pPr>
      <w:hyperlink w:anchor="_Toc166184702" w:history="1">
        <w:r w:rsidR="00146A66" w:rsidRPr="00146A66">
          <w:rPr>
            <w:rStyle w:val="Hipervnculo"/>
            <w:rFonts w:ascii="Arial" w:hAnsi="Arial" w:cs="Arial"/>
            <w:noProof/>
          </w:rPr>
          <w:t>3.8.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Funcionamiento de llama3.py</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2 \h </w:instrText>
        </w:r>
        <w:r w:rsidR="00146A66" w:rsidRPr="00146A66">
          <w:rPr>
            <w:noProof/>
            <w:webHidden/>
          </w:rPr>
        </w:r>
        <w:r w:rsidR="00146A66" w:rsidRPr="00146A66">
          <w:rPr>
            <w:noProof/>
            <w:webHidden/>
          </w:rPr>
          <w:fldChar w:fldCharType="separate"/>
        </w:r>
        <w:r w:rsidR="00146A66" w:rsidRPr="00146A66">
          <w:rPr>
            <w:noProof/>
            <w:webHidden/>
          </w:rPr>
          <w:t>19</w:t>
        </w:r>
        <w:r w:rsidR="00146A66" w:rsidRPr="00146A66">
          <w:rPr>
            <w:noProof/>
            <w:webHidden/>
          </w:rPr>
          <w:fldChar w:fldCharType="end"/>
        </w:r>
      </w:hyperlink>
    </w:p>
    <w:p w14:paraId="7FDB3EA5" w14:textId="3D933291" w:rsidR="00146A66" w:rsidRPr="00146A66" w:rsidRDefault="00B2142B">
      <w:pPr>
        <w:pStyle w:val="TDC1"/>
        <w:tabs>
          <w:tab w:val="left" w:pos="660"/>
          <w:tab w:val="right" w:leader="dot" w:pos="9061"/>
        </w:tabs>
        <w:rPr>
          <w:rFonts w:eastAsiaTheme="minorEastAsia" w:cstheme="minorBidi"/>
          <w:noProof/>
          <w:kern w:val="2"/>
          <w14:ligatures w14:val="standardContextual"/>
        </w:rPr>
      </w:pPr>
      <w:hyperlink w:anchor="_Toc166184703" w:history="1">
        <w:r w:rsidR="00146A66" w:rsidRPr="00146A66">
          <w:rPr>
            <w:rStyle w:val="Hipervnculo"/>
            <w:rFonts w:ascii="Arial" w:hAnsi="Arial" w:cs="Arial"/>
            <w:noProof/>
          </w:rPr>
          <w:t>4.</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Resultados y discus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3 \h </w:instrText>
        </w:r>
        <w:r w:rsidR="00146A66" w:rsidRPr="00146A66">
          <w:rPr>
            <w:noProof/>
            <w:webHidden/>
          </w:rPr>
        </w:r>
        <w:r w:rsidR="00146A66" w:rsidRPr="00146A66">
          <w:rPr>
            <w:noProof/>
            <w:webHidden/>
          </w:rPr>
          <w:fldChar w:fldCharType="separate"/>
        </w:r>
        <w:r w:rsidR="00146A66" w:rsidRPr="00146A66">
          <w:rPr>
            <w:noProof/>
            <w:webHidden/>
          </w:rPr>
          <w:t>22</w:t>
        </w:r>
        <w:r w:rsidR="00146A66" w:rsidRPr="00146A66">
          <w:rPr>
            <w:noProof/>
            <w:webHidden/>
          </w:rPr>
          <w:fldChar w:fldCharType="end"/>
        </w:r>
      </w:hyperlink>
    </w:p>
    <w:p w14:paraId="18FF4817" w14:textId="45AD9C50" w:rsidR="00146A66" w:rsidRPr="00146A66" w:rsidRDefault="00B2142B">
      <w:pPr>
        <w:pStyle w:val="TDC1"/>
        <w:tabs>
          <w:tab w:val="left" w:pos="660"/>
          <w:tab w:val="right" w:leader="dot" w:pos="9061"/>
        </w:tabs>
        <w:rPr>
          <w:rFonts w:eastAsiaTheme="minorEastAsia" w:cstheme="minorBidi"/>
          <w:noProof/>
          <w:kern w:val="2"/>
          <w14:ligatures w14:val="standardContextual"/>
        </w:rPr>
      </w:pPr>
      <w:hyperlink w:anchor="_Toc166184704" w:history="1">
        <w:r w:rsidR="00146A66" w:rsidRPr="00146A66">
          <w:rPr>
            <w:rStyle w:val="Hipervnculo"/>
            <w:rFonts w:ascii="Arial" w:hAnsi="Arial" w:cs="Arial"/>
            <w:noProof/>
          </w:rPr>
          <w:t>5.</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clusione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4 \h </w:instrText>
        </w:r>
        <w:r w:rsidR="00146A66" w:rsidRPr="00146A66">
          <w:rPr>
            <w:noProof/>
            <w:webHidden/>
          </w:rPr>
        </w:r>
        <w:r w:rsidR="00146A66" w:rsidRPr="00146A66">
          <w:rPr>
            <w:noProof/>
            <w:webHidden/>
          </w:rPr>
          <w:fldChar w:fldCharType="separate"/>
        </w:r>
        <w:r w:rsidR="00146A66" w:rsidRPr="00146A66">
          <w:rPr>
            <w:noProof/>
            <w:webHidden/>
          </w:rPr>
          <w:t>23</w:t>
        </w:r>
        <w:r w:rsidR="00146A66" w:rsidRPr="00146A66">
          <w:rPr>
            <w:noProof/>
            <w:webHidden/>
          </w:rPr>
          <w:fldChar w:fldCharType="end"/>
        </w:r>
      </w:hyperlink>
    </w:p>
    <w:p w14:paraId="147D4F7C" w14:textId="231DDF31" w:rsidR="00146A66" w:rsidRPr="00146A66" w:rsidRDefault="00B2142B">
      <w:pPr>
        <w:pStyle w:val="TDC1"/>
        <w:tabs>
          <w:tab w:val="right" w:leader="dot" w:pos="9061"/>
        </w:tabs>
        <w:rPr>
          <w:rFonts w:eastAsiaTheme="minorEastAsia" w:cstheme="minorBidi"/>
          <w:noProof/>
          <w:kern w:val="2"/>
          <w14:ligatures w14:val="standardContextual"/>
        </w:rPr>
      </w:pPr>
      <w:hyperlink w:anchor="_Toc166184705" w:history="1">
        <w:r w:rsidR="00146A66" w:rsidRPr="00146A66">
          <w:rPr>
            <w:rStyle w:val="Hipervnculo"/>
            <w:rFonts w:ascii="Arial" w:hAnsi="Arial" w:cs="Arial"/>
            <w:noProof/>
          </w:rPr>
          <w:t>Referencias bibliográfica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5 \h </w:instrText>
        </w:r>
        <w:r w:rsidR="00146A66" w:rsidRPr="00146A66">
          <w:rPr>
            <w:noProof/>
            <w:webHidden/>
          </w:rPr>
        </w:r>
        <w:r w:rsidR="00146A66" w:rsidRPr="00146A66">
          <w:rPr>
            <w:noProof/>
            <w:webHidden/>
          </w:rPr>
          <w:fldChar w:fldCharType="separate"/>
        </w:r>
        <w:r w:rsidR="00146A66" w:rsidRPr="00146A66">
          <w:rPr>
            <w:noProof/>
            <w:webHidden/>
          </w:rPr>
          <w:t>25</w:t>
        </w:r>
        <w:r w:rsidR="00146A66" w:rsidRPr="00146A66">
          <w:rPr>
            <w:noProof/>
            <w:webHidden/>
          </w:rPr>
          <w:fldChar w:fldCharType="end"/>
        </w:r>
      </w:hyperlink>
    </w:p>
    <w:p w14:paraId="5177810C" w14:textId="265EF335" w:rsidR="005D549B" w:rsidRPr="00FB2906" w:rsidRDefault="00423E85" w:rsidP="006403BD">
      <w:pPr>
        <w:pStyle w:val="Ttulondices"/>
        <w:rPr>
          <w:rFonts w:ascii="Arial" w:hAnsi="Arial"/>
        </w:rPr>
      </w:pPr>
      <w:r w:rsidRPr="00146A6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184685"/>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03385217" w14:textId="77777777" w:rsidR="009636F7" w:rsidRPr="009636F7" w:rsidRDefault="009636F7" w:rsidP="009636F7">
      <w:pPr>
        <w:rPr>
          <w:rFonts w:ascii="Arial" w:hAnsi="Arial" w:cs="Arial"/>
        </w:rPr>
      </w:pPr>
      <w:r w:rsidRPr="009636F7">
        <w:rPr>
          <w:rFonts w:ascii="Arial" w:hAnsi="Arial" w:cs="Arial"/>
        </w:rPr>
        <w:t>En nuestro proyecto de TFM, hemos desarrollado una API utilizando FastAPI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184686"/>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146A66"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 xml:space="preserve">hasta alimentos o cambios que podrán realizar en función de distintos objetivos que </w:t>
      </w:r>
      <w:r w:rsidR="002333A6" w:rsidRPr="00146A66">
        <w:rPr>
          <w:rFonts w:ascii="Arial" w:hAnsi="Arial" w:cs="Arial"/>
        </w:rPr>
        <w:t>posean.</w:t>
      </w:r>
    </w:p>
    <w:p w14:paraId="500C75C3" w14:textId="77777777" w:rsidR="002F4F8E" w:rsidRPr="00146A66" w:rsidRDefault="002F4F8E" w:rsidP="006458F4">
      <w:pPr>
        <w:rPr>
          <w:rFonts w:ascii="Arial" w:hAnsi="Arial" w:cs="Arial"/>
        </w:rPr>
      </w:pPr>
    </w:p>
    <w:p w14:paraId="398B4CCE" w14:textId="45D7D72E" w:rsidR="006458F4" w:rsidRPr="00146A66" w:rsidRDefault="006458F4" w:rsidP="006458F4">
      <w:pPr>
        <w:pStyle w:val="Ttulo2"/>
        <w:rPr>
          <w:rFonts w:ascii="Arial" w:hAnsi="Arial"/>
          <w:caps w:val="0"/>
        </w:rPr>
      </w:pPr>
      <w:bookmarkStart w:id="4" w:name="_Toc166184687"/>
      <w:r w:rsidRPr="00146A66">
        <w:rPr>
          <w:rFonts w:ascii="Arial" w:hAnsi="Arial"/>
          <w:caps w:val="0"/>
        </w:rPr>
        <w:t>Planteamiento del problema</w:t>
      </w:r>
      <w:bookmarkEnd w:id="4"/>
    </w:p>
    <w:p w14:paraId="06404B86" w14:textId="77777777" w:rsidR="00E31F64" w:rsidRPr="00146A66" w:rsidRDefault="00E31F64" w:rsidP="00E31F64">
      <w:pPr>
        <w:rPr>
          <w:rFonts w:ascii="Arial" w:hAnsi="Arial" w:cs="Arial"/>
        </w:rPr>
      </w:pPr>
    </w:p>
    <w:p w14:paraId="536ADCE2" w14:textId="789518FD" w:rsidR="004E792C" w:rsidRPr="00146A66" w:rsidRDefault="00B44ADE" w:rsidP="020D3565">
      <w:pPr>
        <w:spacing w:before="0" w:after="0"/>
        <w:rPr>
          <w:rFonts w:ascii="Arial" w:hAnsi="Arial" w:cs="Arial"/>
        </w:rPr>
      </w:pPr>
      <w:r w:rsidRPr="00146A66">
        <w:rPr>
          <w:rFonts w:ascii="Arial" w:hAnsi="Arial" w:cs="Arial"/>
        </w:rPr>
        <w:t>El objeto de estudio de este TFM</w:t>
      </w:r>
      <w:r w:rsidR="00E83F51" w:rsidRPr="00146A66">
        <w:rPr>
          <w:rFonts w:ascii="Arial" w:hAnsi="Arial" w:cs="Arial"/>
        </w:rPr>
        <w:t xml:space="preserve">, como se ha presentado en el </w:t>
      </w:r>
      <w:r w:rsidR="001160CB" w:rsidRPr="00146A66">
        <w:rPr>
          <w:rFonts w:ascii="Arial" w:hAnsi="Arial" w:cs="Arial"/>
        </w:rPr>
        <w:t>apartado anterior es desarrollar un</w:t>
      </w:r>
      <w:r w:rsidR="004E792C" w:rsidRPr="00146A66">
        <w:rPr>
          <w:rFonts w:ascii="Arial" w:hAnsi="Arial" w:cs="Arial"/>
        </w:rPr>
        <w:t xml:space="preserve"> sistema que personalice los estilos de vida en función de la genética y la biometría</w:t>
      </w:r>
      <w:r w:rsidR="001160CB" w:rsidRPr="00146A66">
        <w:rPr>
          <w:rFonts w:ascii="Arial" w:hAnsi="Arial" w:cs="Arial"/>
        </w:rPr>
        <w:t xml:space="preserve">, ya que </w:t>
      </w:r>
      <w:r w:rsidR="004E792C" w:rsidRPr="00146A66">
        <w:rPr>
          <w:rFonts w:ascii="Arial" w:hAnsi="Arial" w:cs="Arial"/>
        </w:rPr>
        <w:t xml:space="preserve">recomendaciones generales sobre dieta y ejercicio son útiles, pero no siempre son efectivas para todas las personas. </w:t>
      </w:r>
    </w:p>
    <w:p w14:paraId="56F7D5BC" w14:textId="412988E6" w:rsidR="020D3565" w:rsidRPr="00146A66" w:rsidRDefault="020D3565" w:rsidP="020D3565">
      <w:pPr>
        <w:spacing w:before="0" w:after="0"/>
        <w:rPr>
          <w:rFonts w:ascii="Arial" w:hAnsi="Arial" w:cs="Arial"/>
        </w:rPr>
      </w:pPr>
    </w:p>
    <w:p w14:paraId="692329E4" w14:textId="77777777" w:rsidR="006458F4" w:rsidRPr="00146A66" w:rsidRDefault="006458F4" w:rsidP="006458F4">
      <w:pPr>
        <w:rPr>
          <w:rFonts w:ascii="Arial" w:hAnsi="Arial" w:cs="Arial"/>
        </w:rPr>
      </w:pPr>
    </w:p>
    <w:p w14:paraId="1623C70F" w14:textId="4B394B7C" w:rsidR="006458F4" w:rsidRPr="00146A66" w:rsidRDefault="00146A66" w:rsidP="00146A66">
      <w:pPr>
        <w:pStyle w:val="Ttulo2"/>
        <w:rPr>
          <w:rFonts w:ascii="Arial" w:hAnsi="Arial"/>
        </w:rPr>
      </w:pPr>
      <w:bookmarkStart w:id="5" w:name="_Toc166184688"/>
      <w:r w:rsidRPr="00146A66">
        <w:rPr>
          <w:rFonts w:ascii="Arial" w:hAnsi="Arial"/>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184689"/>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5EBC101A" w14:textId="77777777" w:rsidR="006C01EE" w:rsidRDefault="006C01EE" w:rsidP="009837AA">
      <w:pPr>
        <w:rPr>
          <w:rFonts w:ascii="Arial" w:hAnsi="Arial" w:cs="Arial"/>
        </w:rPr>
      </w:pPr>
    </w:p>
    <w:p w14:paraId="2BC39721" w14:textId="1C2DC85F" w:rsidR="002603F3" w:rsidRDefault="00E8351B" w:rsidP="002603F3">
      <w:pPr>
        <w:rPr>
          <w:rFonts w:ascii="Arial" w:hAnsi="Arial" w:cs="Arial"/>
        </w:rPr>
      </w:pPr>
      <w:r w:rsidRPr="002603F3">
        <w:rPr>
          <w:rFonts w:ascii="Arial" w:hAnsi="Arial" w:cs="Arial"/>
        </w:rPr>
        <w:t xml:space="preserve">En cuanto a las distintas bibliotecas o recursos que vamos a implementar en nuestro sistema de </w:t>
      </w:r>
      <w:r w:rsidR="002603F3" w:rsidRPr="002603F3">
        <w:rPr>
          <w:rFonts w:ascii="Arial" w:hAnsi="Arial" w:cs="Arial"/>
        </w:rPr>
        <w:t>personalización encontramos</w:t>
      </w:r>
      <w:r w:rsidR="002603F3">
        <w:rPr>
          <w:rFonts w:ascii="Arial" w:hAnsi="Arial" w:cs="Arial"/>
        </w:rPr>
        <w:t xml:space="preserve">, </w:t>
      </w:r>
      <w:proofErr w:type="spellStart"/>
      <w:r w:rsidR="002603F3" w:rsidRPr="002603F3">
        <w:rPr>
          <w:rFonts w:ascii="Arial" w:hAnsi="Arial" w:cs="Arial"/>
        </w:rPr>
        <w:t>Langchain</w:t>
      </w:r>
      <w:proofErr w:type="spellEnd"/>
      <w:r w:rsidR="002603F3" w:rsidRPr="002603F3">
        <w:rPr>
          <w:rFonts w:ascii="Arial" w:hAnsi="Arial" w:cs="Arial"/>
        </w:rPr>
        <w:t xml:space="preserve">, un framework de desarrollo de aplicaciones de lenguaje natural. </w:t>
      </w:r>
      <w:proofErr w:type="spellStart"/>
      <w:r w:rsidR="002603F3" w:rsidRPr="002603F3">
        <w:rPr>
          <w:rFonts w:ascii="Arial" w:hAnsi="Arial" w:cs="Arial"/>
        </w:rPr>
        <w:t>Langchain</w:t>
      </w:r>
      <w:proofErr w:type="spellEnd"/>
      <w:r w:rsidR="002603F3" w:rsidRPr="002603F3">
        <w:rPr>
          <w:rFonts w:ascii="Arial" w:hAnsi="Arial" w:cs="Arial"/>
        </w:rPr>
        <w:t xml:space="preserve"> nos proporciona una serie de herramientas y componentes que nos permiten construir flujos de trabajo complejos de manera modular y escalable. Utilizamos varios módulos y funciones de </w:t>
      </w:r>
      <w:proofErr w:type="spellStart"/>
      <w:r w:rsidR="002603F3" w:rsidRPr="002603F3">
        <w:rPr>
          <w:rFonts w:ascii="Arial" w:hAnsi="Arial" w:cs="Arial"/>
        </w:rPr>
        <w:t>Langchain</w:t>
      </w:r>
      <w:proofErr w:type="spellEnd"/>
      <w:r w:rsidR="002603F3" w:rsidRPr="002603F3">
        <w:rPr>
          <w:rFonts w:ascii="Arial" w:hAnsi="Arial" w:cs="Arial"/>
        </w:rPr>
        <w:t xml:space="preserve"> para cargar y procesar documentos, generar </w:t>
      </w:r>
      <w:proofErr w:type="spellStart"/>
      <w:r w:rsidR="002603F3" w:rsidRPr="002603F3">
        <w:rPr>
          <w:rFonts w:ascii="Arial" w:hAnsi="Arial" w:cs="Arial"/>
        </w:rPr>
        <w:t>embeddings</w:t>
      </w:r>
      <w:proofErr w:type="spellEnd"/>
      <w:r w:rsidR="002603F3" w:rsidRPr="002603F3">
        <w:rPr>
          <w:rFonts w:ascii="Arial" w:hAnsi="Arial" w:cs="Arial"/>
        </w:rPr>
        <w:t>, crear almacenes vectoriales y definir agentes conversacionales.</w:t>
      </w:r>
    </w:p>
    <w:p w14:paraId="1A4B9CD9" w14:textId="77777777" w:rsidR="002603F3" w:rsidRPr="002603F3" w:rsidRDefault="002603F3" w:rsidP="002603F3">
      <w:pPr>
        <w:rPr>
          <w:rFonts w:ascii="Arial" w:hAnsi="Arial" w:cs="Arial"/>
        </w:rPr>
      </w:pPr>
    </w:p>
    <w:p w14:paraId="098997FF" w14:textId="77777777" w:rsidR="002603F3" w:rsidRDefault="002603F3" w:rsidP="002603F3">
      <w:pPr>
        <w:rPr>
          <w:rFonts w:ascii="Arial" w:hAnsi="Arial" w:cs="Arial"/>
        </w:rPr>
      </w:pPr>
      <w:r w:rsidRPr="002603F3">
        <w:rPr>
          <w:rFonts w:ascii="Arial" w:hAnsi="Arial" w:cs="Arial"/>
        </w:rPr>
        <w:t xml:space="preserve">Para la carga de documentos, utilizamos las clases </w:t>
      </w:r>
      <w:proofErr w:type="spellStart"/>
      <w:r w:rsidRPr="002603F3">
        <w:rPr>
          <w:rFonts w:ascii="Arial" w:hAnsi="Arial" w:cs="Arial"/>
        </w:rPr>
        <w:t>PyPDFDirectoryLoader</w:t>
      </w:r>
      <w:proofErr w:type="spellEnd"/>
      <w:r w:rsidRPr="002603F3">
        <w:rPr>
          <w:rFonts w:ascii="Arial" w:hAnsi="Arial" w:cs="Arial"/>
        </w:rPr>
        <w:t xml:space="preserve">, </w:t>
      </w:r>
      <w:proofErr w:type="spellStart"/>
      <w:r w:rsidRPr="002603F3">
        <w:rPr>
          <w:rFonts w:ascii="Arial" w:hAnsi="Arial" w:cs="Arial"/>
        </w:rPr>
        <w:t>CSVLoader</w:t>
      </w:r>
      <w:proofErr w:type="spellEnd"/>
      <w:r w:rsidRPr="002603F3">
        <w:rPr>
          <w:rFonts w:ascii="Arial" w:hAnsi="Arial" w:cs="Arial"/>
        </w:rPr>
        <w:t xml:space="preserve"> y </w:t>
      </w:r>
      <w:proofErr w:type="spellStart"/>
      <w:r w:rsidRPr="002603F3">
        <w:rPr>
          <w:rFonts w:ascii="Arial" w:hAnsi="Arial" w:cs="Arial"/>
        </w:rPr>
        <w:t>JSONLoader</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clases nos permiten cargar archivos PDF, CSV y JSON, respectivamente, y convertirlos en un formato estructurado que podemos procesar posteriormente. Los documentos cargados se dividen en fragmentos más pequeños utilizando la clase </w:t>
      </w:r>
      <w:proofErr w:type="spellStart"/>
      <w:r w:rsidRPr="002603F3">
        <w:rPr>
          <w:rFonts w:ascii="Arial" w:hAnsi="Arial" w:cs="Arial"/>
        </w:rPr>
        <w:t>RecursiveCharacterTextSplitter</w:t>
      </w:r>
      <w:proofErr w:type="spellEnd"/>
      <w:r w:rsidRPr="002603F3">
        <w:rPr>
          <w:rFonts w:ascii="Arial" w:hAnsi="Arial" w:cs="Arial"/>
        </w:rPr>
        <w:t>, lo que nos permite manejar documentos de gran tamaño de manera eficiente.</w:t>
      </w:r>
    </w:p>
    <w:p w14:paraId="0FE333E5" w14:textId="77777777" w:rsidR="002603F3" w:rsidRPr="002603F3" w:rsidRDefault="002603F3" w:rsidP="002603F3">
      <w:pPr>
        <w:rPr>
          <w:rFonts w:ascii="Arial" w:hAnsi="Arial" w:cs="Arial"/>
        </w:rPr>
      </w:pPr>
    </w:p>
    <w:p w14:paraId="7E98BE4A" w14:textId="77777777" w:rsidR="002603F3" w:rsidRDefault="002603F3" w:rsidP="002603F3">
      <w:pPr>
        <w:rPr>
          <w:rFonts w:ascii="Arial" w:hAnsi="Arial" w:cs="Arial"/>
        </w:rPr>
      </w:pPr>
      <w:r w:rsidRPr="002603F3">
        <w:rPr>
          <w:rFonts w:ascii="Arial" w:hAnsi="Arial" w:cs="Arial"/>
        </w:rPr>
        <w:t xml:space="preserve">Una vez que tenemos los documentos cargados y divididos, generamos representaciones vectoriales de los fragmentos de texto utilizando la clase </w:t>
      </w:r>
      <w:proofErr w:type="spellStart"/>
      <w:r w:rsidRPr="002603F3">
        <w:rPr>
          <w:rFonts w:ascii="Arial" w:hAnsi="Arial" w:cs="Arial"/>
        </w:rPr>
        <w:t>OllamaEmbeddings</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representaciones vectoriales, conocidas como </w:t>
      </w:r>
      <w:proofErr w:type="spellStart"/>
      <w:r w:rsidRPr="002603F3">
        <w:rPr>
          <w:rFonts w:ascii="Arial" w:hAnsi="Arial" w:cs="Arial"/>
        </w:rPr>
        <w:t>embeddings</w:t>
      </w:r>
      <w:proofErr w:type="spellEnd"/>
      <w:r w:rsidRPr="002603F3">
        <w:rPr>
          <w:rFonts w:ascii="Arial" w:hAnsi="Arial" w:cs="Arial"/>
        </w:rPr>
        <w:t xml:space="preserve">, nos permiten capturar la semántica y el contexto de los fragmentos de texto de manera numérica. Luego, almacenamos estos </w:t>
      </w:r>
      <w:proofErr w:type="spellStart"/>
      <w:r w:rsidRPr="002603F3">
        <w:rPr>
          <w:rFonts w:ascii="Arial" w:hAnsi="Arial" w:cs="Arial"/>
        </w:rPr>
        <w:t>embeddings</w:t>
      </w:r>
      <w:proofErr w:type="spellEnd"/>
      <w:r w:rsidRPr="002603F3">
        <w:rPr>
          <w:rFonts w:ascii="Arial" w:hAnsi="Arial" w:cs="Arial"/>
        </w:rPr>
        <w:t xml:space="preserve"> en un almacén vectorial utilizando la biblioteca FAISS, que nos proporciona una forma eficiente de realizar búsquedas de similitud entre los vectores.</w:t>
      </w:r>
    </w:p>
    <w:p w14:paraId="3AF6789C" w14:textId="77777777" w:rsidR="002603F3" w:rsidRPr="002603F3" w:rsidRDefault="002603F3" w:rsidP="002603F3">
      <w:pPr>
        <w:rPr>
          <w:rFonts w:ascii="Arial" w:hAnsi="Arial" w:cs="Arial"/>
        </w:rPr>
      </w:pPr>
    </w:p>
    <w:p w14:paraId="44C926FA" w14:textId="77777777" w:rsidR="002603F3" w:rsidRDefault="002603F3" w:rsidP="002603F3">
      <w:pPr>
        <w:rPr>
          <w:rFonts w:ascii="Arial" w:hAnsi="Arial" w:cs="Arial"/>
        </w:rPr>
      </w:pPr>
      <w:r w:rsidRPr="002603F3">
        <w:rPr>
          <w:rFonts w:ascii="Arial" w:hAnsi="Arial" w:cs="Arial"/>
        </w:rPr>
        <w:t xml:space="preserve">Para la generación de respuestas, utilizamos modelos de lenguaje grande (LLM) como GPT-J. Estos modelos nos permiten generar texto coherente y contextualmente relevante a partir de un </w:t>
      </w:r>
      <w:proofErr w:type="spellStart"/>
      <w:r w:rsidRPr="002603F3">
        <w:rPr>
          <w:rFonts w:ascii="Arial" w:hAnsi="Arial" w:cs="Arial"/>
        </w:rPr>
        <w:t>prompt</w:t>
      </w:r>
      <w:proofErr w:type="spellEnd"/>
      <w:r w:rsidRPr="002603F3">
        <w:rPr>
          <w:rFonts w:ascii="Arial" w:hAnsi="Arial" w:cs="Arial"/>
        </w:rPr>
        <w:t xml:space="preserve"> o una consulta dada. Integramos el modelo GPT-J con la plataforma Groq, que nos proporciona una aceleración de hardware para el </w:t>
      </w:r>
      <w:r w:rsidRPr="002603F3">
        <w:rPr>
          <w:rFonts w:ascii="Arial" w:hAnsi="Arial" w:cs="Arial"/>
        </w:rPr>
        <w:lastRenderedPageBreak/>
        <w:t>procesamiento de inferencia. Esto nos permite obtener respuestas más rápidas y eficientes, aprovechando la potencia de cómputo de Groq.</w:t>
      </w:r>
    </w:p>
    <w:p w14:paraId="216F23DC" w14:textId="77777777" w:rsidR="002603F3" w:rsidRPr="002603F3" w:rsidRDefault="002603F3" w:rsidP="002603F3">
      <w:pPr>
        <w:rPr>
          <w:rFonts w:ascii="Arial" w:hAnsi="Arial" w:cs="Arial"/>
        </w:rPr>
      </w:pPr>
    </w:p>
    <w:p w14:paraId="73E915AA" w14:textId="77777777" w:rsidR="002603F3" w:rsidRDefault="002603F3" w:rsidP="002603F3">
      <w:pPr>
        <w:rPr>
          <w:rFonts w:ascii="Arial" w:hAnsi="Arial" w:cs="Arial"/>
        </w:rPr>
      </w:pPr>
      <w:r w:rsidRPr="002603F3">
        <w:rPr>
          <w:rFonts w:ascii="Arial" w:hAnsi="Arial" w:cs="Arial"/>
        </w:rPr>
        <w:t xml:space="preserve">Además de los LLM, también utilizamos herramientas adicionales para enriquecer las capacidades de nuestra API. Hemos implementado la clase </w:t>
      </w:r>
      <w:proofErr w:type="spellStart"/>
      <w:r w:rsidRPr="002603F3">
        <w:rPr>
          <w:rFonts w:ascii="Arial" w:hAnsi="Arial" w:cs="Arial"/>
        </w:rPr>
        <w:t>WikipediaQueryRun</w:t>
      </w:r>
      <w:proofErr w:type="spellEnd"/>
      <w:r w:rsidRPr="002603F3">
        <w:rPr>
          <w:rFonts w:ascii="Arial" w:hAnsi="Arial" w:cs="Arial"/>
        </w:rPr>
        <w:t xml:space="preserve"> y </w:t>
      </w:r>
      <w:proofErr w:type="spellStart"/>
      <w:r w:rsidRPr="002603F3">
        <w:rPr>
          <w:rFonts w:ascii="Arial" w:hAnsi="Arial" w:cs="Arial"/>
        </w:rPr>
        <w:t>ArxivQueryRun</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para realizar consultas en Wikipedia y Arxiv, respectivamente. Estas herramientas nos permiten obtener información adicional y relevante para responder a las consultas de los usuarios de manera más completa y precisa.</w:t>
      </w:r>
    </w:p>
    <w:p w14:paraId="05DD5E74" w14:textId="25E3E61D" w:rsidR="000D09A0" w:rsidRPr="00FB2906" w:rsidRDefault="000D09A0" w:rsidP="009837AA">
      <w:pPr>
        <w:spacing w:before="0" w:after="0"/>
        <w:jc w:val="left"/>
        <w:rPr>
          <w:rFonts w:ascii="Arial" w:hAnsi="Arial" w:cs="Arial"/>
        </w:rPr>
      </w:pPr>
    </w:p>
    <w:p w14:paraId="11AA0E80" w14:textId="14D3ECE1" w:rsidR="0087394A" w:rsidRDefault="00437A70" w:rsidP="009837AA">
      <w:pPr>
        <w:pStyle w:val="Ttulo1"/>
        <w:rPr>
          <w:rFonts w:ascii="Arial" w:hAnsi="Arial" w:cs="Arial"/>
          <w:caps w:val="0"/>
        </w:rPr>
      </w:pPr>
      <w:bookmarkStart w:id="8" w:name="_Toc162797403"/>
      <w:bookmarkStart w:id="9" w:name="_Toc166184690"/>
      <w:bookmarkStart w:id="10" w:name="_Toc54935093"/>
      <w:r w:rsidRPr="001B38F8">
        <w:rPr>
          <w:rFonts w:ascii="Arial" w:hAnsi="Arial" w:cs="Arial"/>
          <w:caps w:val="0"/>
        </w:rPr>
        <w:t>Metodología</w:t>
      </w:r>
      <w:bookmarkEnd w:id="8"/>
      <w:bookmarkEnd w:id="9"/>
    </w:p>
    <w:p w14:paraId="3B263FE7" w14:textId="77777777" w:rsidR="005F2170" w:rsidRDefault="005F2170" w:rsidP="005F2170"/>
    <w:p w14:paraId="48C711DB" w14:textId="6E4F54FA" w:rsidR="005F2170" w:rsidRPr="00722FA3" w:rsidRDefault="00722FA3" w:rsidP="005F2170">
      <w:pPr>
        <w:rPr>
          <w:rFonts w:ascii="Arial" w:hAnsi="Arial" w:cs="Arial"/>
        </w:rPr>
      </w:pPr>
      <w:r w:rsidRPr="00722FA3">
        <w:rPr>
          <w:rFonts w:ascii="Arial" w:hAnsi="Arial" w:cs="Arial"/>
        </w:rPr>
        <w:t xml:space="preserve">Antes de proceder con las distintas secciones de esta parte, es importante destacar </w:t>
      </w:r>
      <w:proofErr w:type="gramStart"/>
      <w:r w:rsidRPr="00722FA3">
        <w:rPr>
          <w:rFonts w:ascii="Arial" w:hAnsi="Arial" w:cs="Arial"/>
        </w:rPr>
        <w:t>que</w:t>
      </w:r>
      <w:proofErr w:type="gramEnd"/>
      <w:r w:rsidRPr="00722FA3">
        <w:rPr>
          <w:rFonts w:ascii="Arial" w:hAnsi="Arial" w:cs="Arial"/>
        </w:rPr>
        <w:t xml:space="preserve"> para una representación óptima y un seguimiento adecuado de su funcionalidad, todos los archivos, documentos y material complementario mencionados estarán disponibles en</w:t>
      </w:r>
      <w:r>
        <w:rPr>
          <w:rFonts w:ascii="Arial" w:hAnsi="Arial" w:cs="Arial"/>
        </w:rPr>
        <w:t xml:space="preserve"> </w:t>
      </w:r>
      <w:hyperlink r:id="rId11" w:history="1">
        <w:r w:rsidRPr="005D6B79">
          <w:rPr>
            <w:rStyle w:val="Hipervnculo"/>
            <w:rFonts w:ascii="Arial" w:hAnsi="Arial" w:cs="Arial"/>
          </w:rPr>
          <w:t>https://github.com/davidfdezmartin/Chatbot-con-FastAPI-Streamlit-y-LangChain/tree/main</w:t>
        </w:r>
      </w:hyperlink>
      <w:r w:rsidRPr="00722FA3">
        <w:rPr>
          <w:rFonts w:ascii="Arial" w:hAnsi="Arial" w:cs="Arial"/>
        </w:rPr>
        <w:t xml:space="preserve"> </w:t>
      </w:r>
      <w:r w:rsidR="006D3F39" w:rsidRPr="00722FA3">
        <w:rPr>
          <w:rFonts w:ascii="Arial" w:hAnsi="Arial" w:cs="Arial"/>
        </w:rPr>
        <w:t>(Fig.</w:t>
      </w:r>
      <w:r w:rsidR="001911EE">
        <w:rPr>
          <w:rFonts w:ascii="Arial" w:hAnsi="Arial" w:cs="Arial"/>
        </w:rPr>
        <w:t>1</w:t>
      </w:r>
      <w:r w:rsidR="006D3F39" w:rsidRPr="00722FA3">
        <w:rPr>
          <w:rFonts w:ascii="Arial" w:hAnsi="Arial" w:cs="Arial"/>
        </w:rPr>
        <w:t>)</w:t>
      </w:r>
      <w:r w:rsidR="002E30EF" w:rsidRPr="00722FA3">
        <w:rPr>
          <w:rFonts w:ascii="Arial" w:hAnsi="Arial" w:cs="Arial"/>
        </w:rPr>
        <w:t>.</w:t>
      </w:r>
    </w:p>
    <w:p w14:paraId="562CA8B6" w14:textId="77777777" w:rsidR="006D3F39" w:rsidRDefault="006D3F39" w:rsidP="005F2170"/>
    <w:p w14:paraId="286C6FFB" w14:textId="77777777" w:rsidR="001911EE" w:rsidRDefault="00481D2E" w:rsidP="001911EE">
      <w:pPr>
        <w:keepNext/>
        <w:jc w:val="center"/>
      </w:pPr>
      <w:r>
        <w:rPr>
          <w:noProof/>
        </w:rPr>
        <w:drawing>
          <wp:inline distT="0" distB="0" distL="0" distR="0" wp14:anchorId="628520F1" wp14:editId="1B692451">
            <wp:extent cx="5760085" cy="1167765"/>
            <wp:effectExtent l="0" t="0" r="0" b="0"/>
            <wp:docPr id="110156369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63693" name="Imagen 2" descr="Diagram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1167765"/>
                    </a:xfrm>
                    <a:prstGeom prst="rect">
                      <a:avLst/>
                    </a:prstGeom>
                  </pic:spPr>
                </pic:pic>
              </a:graphicData>
            </a:graphic>
          </wp:inline>
        </w:drawing>
      </w:r>
    </w:p>
    <w:p w14:paraId="5CE7A2D3" w14:textId="7E370791" w:rsidR="006D3F39" w:rsidRPr="00105471" w:rsidRDefault="001911EE" w:rsidP="001911EE">
      <w:pPr>
        <w:pStyle w:val="Descripcin"/>
        <w:jc w:val="center"/>
        <w:rPr>
          <w:rFonts w:ascii="Arial" w:hAnsi="Arial" w:cs="Arial"/>
        </w:rPr>
      </w:pPr>
      <w:r w:rsidRPr="00105471">
        <w:rPr>
          <w:rFonts w:ascii="Arial" w:hAnsi="Arial" w:cs="Arial"/>
        </w:rPr>
        <w:t xml:space="preserve">Figura </w:t>
      </w:r>
      <w:r w:rsidRPr="00105471">
        <w:rPr>
          <w:rFonts w:ascii="Arial" w:hAnsi="Arial" w:cs="Arial"/>
        </w:rPr>
        <w:fldChar w:fldCharType="begin"/>
      </w:r>
      <w:r w:rsidRPr="00105471">
        <w:rPr>
          <w:rFonts w:ascii="Arial" w:hAnsi="Arial" w:cs="Arial"/>
        </w:rPr>
        <w:instrText xml:space="preserve"> SEQ Figura \* ARABIC </w:instrText>
      </w:r>
      <w:r w:rsidRPr="00105471">
        <w:rPr>
          <w:rFonts w:ascii="Arial" w:hAnsi="Arial" w:cs="Arial"/>
        </w:rPr>
        <w:fldChar w:fldCharType="separate"/>
      </w:r>
      <w:r w:rsidR="00105471" w:rsidRPr="00105471">
        <w:rPr>
          <w:rFonts w:ascii="Arial" w:hAnsi="Arial" w:cs="Arial"/>
          <w:noProof/>
        </w:rPr>
        <w:t>1</w:t>
      </w:r>
      <w:r w:rsidRPr="00105471">
        <w:rPr>
          <w:rFonts w:ascii="Arial" w:hAnsi="Arial" w:cs="Arial"/>
        </w:rPr>
        <w:fldChar w:fldCharType="end"/>
      </w:r>
      <w:r w:rsidRPr="00105471">
        <w:rPr>
          <w:rFonts w:ascii="Arial" w:hAnsi="Arial" w:cs="Arial"/>
        </w:rPr>
        <w:t xml:space="preserve">. </w:t>
      </w:r>
      <w:r w:rsidRPr="00105471">
        <w:rPr>
          <w:rFonts w:ascii="Arial" w:hAnsi="Arial" w:cs="Arial"/>
          <w:b w:val="0"/>
          <w:bCs w:val="0"/>
        </w:rPr>
        <w:t>Estructura básica del repositorio</w:t>
      </w:r>
    </w:p>
    <w:p w14:paraId="36884B8B" w14:textId="77777777" w:rsidR="005F2170" w:rsidRPr="005F2170" w:rsidRDefault="005F2170" w:rsidP="005F2170"/>
    <w:p w14:paraId="2EC88688" w14:textId="113202E1" w:rsidR="000D09A0" w:rsidRPr="001B38F8" w:rsidRDefault="00437A70" w:rsidP="009837AA">
      <w:pPr>
        <w:pStyle w:val="Ttulo2"/>
        <w:rPr>
          <w:rFonts w:ascii="Arial" w:hAnsi="Arial"/>
          <w:caps w:val="0"/>
        </w:rPr>
      </w:pPr>
      <w:bookmarkStart w:id="11" w:name="_Toc162797404"/>
      <w:bookmarkStart w:id="12" w:name="_Toc166184691"/>
      <w:bookmarkEnd w:id="10"/>
      <w:r w:rsidRPr="001B38F8">
        <w:rPr>
          <w:rFonts w:ascii="Arial" w:hAnsi="Arial"/>
          <w:caps w:val="0"/>
        </w:rPr>
        <w:t>Recolección de datos y preparación del modelo</w:t>
      </w:r>
      <w:bookmarkEnd w:id="11"/>
      <w:bookmarkEnd w:id="12"/>
    </w:p>
    <w:p w14:paraId="1C187E64" w14:textId="77777777" w:rsidR="001C69BF" w:rsidRPr="001B38F8" w:rsidRDefault="001C69BF" w:rsidP="000E5110">
      <w:pPr>
        <w:rPr>
          <w:rFonts w:ascii="Arial" w:hAnsi="Arial" w:cs="Arial"/>
        </w:rPr>
      </w:pPr>
    </w:p>
    <w:p w14:paraId="5027E303" w14:textId="2C2B819F" w:rsidR="000E5110" w:rsidRPr="001B38F8" w:rsidRDefault="000E5110" w:rsidP="000E5110">
      <w:pPr>
        <w:rPr>
          <w:rFonts w:ascii="Arial" w:hAnsi="Arial" w:cs="Arial"/>
        </w:rPr>
      </w:pPr>
      <w:r w:rsidRPr="001B38F8">
        <w:rPr>
          <w:rFonts w:ascii="Arial" w:hAnsi="Arial" w:cs="Arial"/>
        </w:rPr>
        <w:t>Para el desarrollo del chatbot de recomendaciones personalizadas de estilo de vida, se ha utilizado la base de datos NHANES (</w:t>
      </w:r>
      <w:proofErr w:type="spellStart"/>
      <w:r w:rsidRPr="001B38F8">
        <w:rPr>
          <w:rFonts w:ascii="Arial" w:hAnsi="Arial" w:cs="Arial"/>
        </w:rPr>
        <w:t>National</w:t>
      </w:r>
      <w:proofErr w:type="spellEnd"/>
      <w:r w:rsidRPr="001B38F8">
        <w:rPr>
          <w:rFonts w:ascii="Arial" w:hAnsi="Arial" w:cs="Arial"/>
        </w:rPr>
        <w:t xml:space="preserve"> </w:t>
      </w:r>
      <w:proofErr w:type="spellStart"/>
      <w:r w:rsidRPr="001B38F8">
        <w:rPr>
          <w:rFonts w:ascii="Arial" w:hAnsi="Arial" w:cs="Arial"/>
        </w:rPr>
        <w:t>Health</w:t>
      </w:r>
      <w:proofErr w:type="spellEnd"/>
      <w:r w:rsidRPr="001B38F8">
        <w:rPr>
          <w:rFonts w:ascii="Arial" w:hAnsi="Arial" w:cs="Arial"/>
        </w:rPr>
        <w:t xml:space="preserve"> and </w:t>
      </w:r>
      <w:proofErr w:type="spellStart"/>
      <w:r w:rsidRPr="001B38F8">
        <w:rPr>
          <w:rFonts w:ascii="Arial" w:hAnsi="Arial" w:cs="Arial"/>
        </w:rPr>
        <w:t>Nutrition</w:t>
      </w:r>
      <w:proofErr w:type="spellEnd"/>
      <w:r w:rsidRPr="001B38F8">
        <w:rPr>
          <w:rFonts w:ascii="Arial" w:hAnsi="Arial" w:cs="Arial"/>
        </w:rPr>
        <w:t xml:space="preserve"> </w:t>
      </w:r>
      <w:proofErr w:type="spellStart"/>
      <w:r w:rsidRPr="001B38F8">
        <w:rPr>
          <w:rFonts w:ascii="Arial" w:hAnsi="Arial" w:cs="Arial"/>
        </w:rPr>
        <w:t>Examination</w:t>
      </w:r>
      <w:proofErr w:type="spellEnd"/>
      <w:r w:rsidRPr="001B38F8">
        <w:rPr>
          <w:rFonts w:ascii="Arial" w:hAnsi="Arial" w:cs="Arial"/>
        </w:rPr>
        <w:t xml:space="preserve"> </w:t>
      </w:r>
      <w:proofErr w:type="spellStart"/>
      <w:r w:rsidRPr="001B38F8">
        <w:rPr>
          <w:rFonts w:ascii="Arial" w:hAnsi="Arial" w:cs="Arial"/>
        </w:rPr>
        <w:lastRenderedPageBreak/>
        <w:t>Survey</w:t>
      </w:r>
      <w:proofErr w:type="spellEnd"/>
      <w:r w:rsidRPr="001B38F8">
        <w:rPr>
          <w:rFonts w:ascii="Arial" w:hAnsi="Arial" w:cs="Arial"/>
        </w:rPr>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1B38F8" w:rsidRDefault="000E5110" w:rsidP="000E5110">
      <w:pPr>
        <w:rPr>
          <w:rFonts w:ascii="Arial" w:hAnsi="Arial" w:cs="Arial"/>
        </w:rPr>
      </w:pPr>
      <w:r w:rsidRPr="001B38F8">
        <w:rPr>
          <w:rFonts w:ascii="Arial" w:hAnsi="Arial" w:cs="Arial"/>
        </w:rPr>
        <w:t>Se procede a la identificación de las variables relevantes de NHANES que son más adecuadas para el propósito de proporcionar recomendaciones de estilo de vida personalizadas. Estas variables incluyen</w:t>
      </w:r>
      <w:r w:rsidR="00976CF4" w:rsidRPr="001B38F8">
        <w:rPr>
          <w:rFonts w:ascii="Arial" w:hAnsi="Arial" w:cs="Arial"/>
        </w:rPr>
        <w:t xml:space="preserve"> (</w:t>
      </w:r>
      <w:r w:rsidRPr="001B38F8">
        <w:rPr>
          <w:rFonts w:ascii="Arial" w:hAnsi="Arial" w:cs="Arial"/>
        </w:rPr>
        <w:t>pero no se limitan a</w:t>
      </w:r>
      <w:r w:rsidR="00976CF4" w:rsidRPr="001B38F8">
        <w:rPr>
          <w:rFonts w:ascii="Arial" w:hAnsi="Arial" w:cs="Arial"/>
        </w:rPr>
        <w:t>)</w:t>
      </w:r>
      <w:r w:rsidRPr="001B38F8">
        <w:rPr>
          <w:rFonts w:ascii="Arial" w:hAnsi="Arial" w:cs="Arial"/>
        </w:rPr>
        <w:t>, edad, género, índice de masa corporal (IMC), ingesta dietética, niveles de actividad física, presión arterial, niveles de colesterol y glucosa en sangre.</w:t>
      </w:r>
    </w:p>
    <w:p w14:paraId="556FFC46" w14:textId="77777777" w:rsidR="000E5110" w:rsidRPr="001B38F8" w:rsidRDefault="000E5110" w:rsidP="000E5110">
      <w:pPr>
        <w:rPr>
          <w:rFonts w:ascii="Arial" w:hAnsi="Arial" w:cs="Arial"/>
        </w:rPr>
      </w:pPr>
    </w:p>
    <w:p w14:paraId="25A8BBFC" w14:textId="3027BF97" w:rsidR="000E5110" w:rsidRPr="001B38F8" w:rsidRDefault="000E5110" w:rsidP="000E5110">
      <w:pPr>
        <w:rPr>
          <w:rFonts w:ascii="Arial" w:hAnsi="Arial" w:cs="Arial"/>
        </w:rPr>
      </w:pPr>
      <w:r w:rsidRPr="001B38F8">
        <w:rPr>
          <w:rFonts w:ascii="Arial" w:hAnsi="Arial" w:cs="Arial"/>
        </w:rPr>
        <w:t xml:space="preserve">Además de los datos de NHANES, </w:t>
      </w:r>
      <w:r w:rsidR="001C69BF" w:rsidRPr="001B38F8">
        <w:rPr>
          <w:rFonts w:ascii="Arial" w:hAnsi="Arial" w:cs="Arial"/>
        </w:rPr>
        <w:t>se ha</w:t>
      </w:r>
      <w:r w:rsidRPr="001B38F8">
        <w:rPr>
          <w:rFonts w:ascii="Arial" w:hAnsi="Arial" w:cs="Arial"/>
        </w:rPr>
        <w:t xml:space="preserve"> recopilado una amplia gama de documentos médicos y de estilo de vida que abarcan temas como nutrición, ejercicio, manejo del estrés, sueño y prevención de enfermedades. Estos documentos proporcionan una base de conocimientos sólida y confiable para complementar los datos de NHANES y mejorar la calidad de las recomendaciones generadas por </w:t>
      </w:r>
      <w:r w:rsidR="001C69BF" w:rsidRPr="001B38F8">
        <w:rPr>
          <w:rFonts w:ascii="Arial" w:hAnsi="Arial" w:cs="Arial"/>
        </w:rPr>
        <w:t>el</w:t>
      </w:r>
      <w:r w:rsidRPr="001B38F8">
        <w:rPr>
          <w:rFonts w:ascii="Arial" w:hAnsi="Arial" w:cs="Arial"/>
        </w:rPr>
        <w:t xml:space="preserve"> chatbot.</w:t>
      </w:r>
    </w:p>
    <w:p w14:paraId="7E5A6AFE" w14:textId="77777777" w:rsidR="004B3EE8" w:rsidRPr="001B38F8" w:rsidRDefault="004B3EE8" w:rsidP="000E5110">
      <w:pPr>
        <w:rPr>
          <w:rFonts w:ascii="Arial" w:hAnsi="Arial" w:cs="Arial"/>
        </w:rPr>
      </w:pPr>
    </w:p>
    <w:p w14:paraId="1B70ADE6" w14:textId="5E603BD8" w:rsidR="004B3EE8" w:rsidRPr="001B38F8" w:rsidRDefault="004B3EE8" w:rsidP="004B3EE8">
      <w:pPr>
        <w:pStyle w:val="Ttulo2"/>
        <w:rPr>
          <w:rFonts w:ascii="Arial" w:hAnsi="Arial"/>
          <w:b/>
          <w:bCs w:val="0"/>
        </w:rPr>
      </w:pPr>
      <w:bookmarkStart w:id="13" w:name="_Toc166184692"/>
      <w:r w:rsidRPr="001B38F8">
        <w:rPr>
          <w:rFonts w:ascii="Arial" w:hAnsi="Arial"/>
          <w:b/>
          <w:bCs w:val="0"/>
          <w:caps w:val="0"/>
        </w:rPr>
        <w:t>Preprocesamiento y limpieza de datos</w:t>
      </w:r>
      <w:bookmarkEnd w:id="13"/>
    </w:p>
    <w:p w14:paraId="6362B228" w14:textId="77777777" w:rsidR="004B3EE8" w:rsidRPr="001B38F8" w:rsidRDefault="004B3EE8" w:rsidP="000E5110">
      <w:pPr>
        <w:rPr>
          <w:rFonts w:ascii="Arial" w:hAnsi="Arial" w:cs="Arial"/>
        </w:rPr>
      </w:pPr>
    </w:p>
    <w:p w14:paraId="65D34C0A" w14:textId="6CADB1EE" w:rsidR="00AC0CD8" w:rsidRPr="001B38F8" w:rsidRDefault="00AC0CD8" w:rsidP="00AC0CD8">
      <w:pPr>
        <w:rPr>
          <w:rFonts w:ascii="Arial" w:hAnsi="Arial" w:cs="Arial"/>
        </w:rPr>
      </w:pPr>
      <w:r w:rsidRPr="001B38F8">
        <w:rPr>
          <w:rFonts w:ascii="Arial" w:hAnsi="Arial" w:cs="Arial"/>
        </w:rPr>
        <w:t>Una vez identificadas las variables relevantes de NHANES y recopilados los documentos adicionales, se realiza 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1B38F8" w:rsidRDefault="004B3EE8" w:rsidP="000E5110">
      <w:pPr>
        <w:rPr>
          <w:rFonts w:ascii="Arial" w:hAnsi="Arial" w:cs="Arial"/>
        </w:rPr>
      </w:pPr>
    </w:p>
    <w:p w14:paraId="4906801C" w14:textId="77777777" w:rsidR="004B3EE8" w:rsidRPr="001B38F8" w:rsidRDefault="004B3EE8" w:rsidP="000E5110">
      <w:pPr>
        <w:rPr>
          <w:rFonts w:ascii="Arial" w:hAnsi="Arial" w:cs="Arial"/>
        </w:rPr>
      </w:pPr>
    </w:p>
    <w:p w14:paraId="56CAB0B2" w14:textId="5A04E7D8" w:rsidR="004B3EE8" w:rsidRPr="001B38F8" w:rsidRDefault="004B3EE8" w:rsidP="000E5110">
      <w:pPr>
        <w:pStyle w:val="Ttulo2"/>
        <w:rPr>
          <w:rFonts w:ascii="Arial" w:hAnsi="Arial"/>
          <w:b/>
          <w:bCs w:val="0"/>
          <w:caps w:val="0"/>
        </w:rPr>
      </w:pPr>
      <w:bookmarkStart w:id="14" w:name="_Toc166184693"/>
      <w:r w:rsidRPr="001B38F8">
        <w:rPr>
          <w:rFonts w:ascii="Arial" w:hAnsi="Arial"/>
          <w:b/>
          <w:bCs w:val="0"/>
          <w:caps w:val="0"/>
        </w:rPr>
        <w:t>Integración en la base de conocimientos</w:t>
      </w:r>
      <w:bookmarkEnd w:id="14"/>
    </w:p>
    <w:p w14:paraId="0FE1BDC1" w14:textId="55225FF6" w:rsidR="00FE067C" w:rsidRPr="001B38F8" w:rsidRDefault="00FE067C" w:rsidP="00F31563">
      <w:pPr>
        <w:tabs>
          <w:tab w:val="left" w:pos="1308"/>
        </w:tabs>
        <w:rPr>
          <w:rFonts w:ascii="Arial" w:hAnsi="Arial" w:cs="Arial"/>
        </w:rPr>
      </w:pPr>
    </w:p>
    <w:p w14:paraId="77F1E377" w14:textId="428161E3" w:rsidR="00F31563" w:rsidRPr="001B38F8" w:rsidRDefault="00F31563" w:rsidP="00F31563">
      <w:pPr>
        <w:tabs>
          <w:tab w:val="left" w:pos="1308"/>
        </w:tabs>
        <w:rPr>
          <w:rFonts w:ascii="Arial" w:hAnsi="Arial" w:cs="Arial"/>
        </w:rPr>
      </w:pPr>
      <w:r w:rsidRPr="001B38F8">
        <w:rPr>
          <w:rFonts w:ascii="Arial" w:hAnsi="Arial" w:cs="Arial"/>
        </w:rPr>
        <w:lastRenderedPageBreak/>
        <w:t xml:space="preserve">Después de la limpieza y el preprocesamiento de los datos recopilados, </w:t>
      </w:r>
      <w:r w:rsidR="00B5301A" w:rsidRPr="001B38F8">
        <w:rPr>
          <w:rFonts w:ascii="Arial" w:hAnsi="Arial" w:cs="Arial"/>
        </w:rPr>
        <w:t>se</w:t>
      </w:r>
      <w:r w:rsidRPr="001B38F8">
        <w:rPr>
          <w:rFonts w:ascii="Arial" w:hAnsi="Arial" w:cs="Arial"/>
        </w:rPr>
        <w:t xml:space="preserve"> integra esta información en </w:t>
      </w:r>
      <w:r w:rsidR="00B5301A" w:rsidRPr="001B38F8">
        <w:rPr>
          <w:rFonts w:ascii="Arial" w:hAnsi="Arial" w:cs="Arial"/>
        </w:rPr>
        <w:t>la</w:t>
      </w:r>
      <w:r w:rsidRPr="001B38F8">
        <w:rPr>
          <w:rFonts w:ascii="Arial" w:hAnsi="Arial" w:cs="Arial"/>
        </w:rPr>
        <w:t xml:space="preserve"> base de conocimientos, la cual </w:t>
      </w:r>
      <w:r w:rsidR="00D13C66" w:rsidRPr="001B38F8">
        <w:rPr>
          <w:rFonts w:ascii="Arial" w:hAnsi="Arial" w:cs="Arial"/>
        </w:rPr>
        <w:t>es esencial para facilitar la recuperación de respuestas pertinentes durante la interacción con el sistema de chatbot.</w:t>
      </w:r>
      <w:r w:rsidR="00C342C0" w:rsidRPr="001B38F8">
        <w:rPr>
          <w:rFonts w:ascii="Arial" w:hAnsi="Arial" w:cs="Arial"/>
        </w:rPr>
        <w:t xml:space="preserve"> </w:t>
      </w:r>
      <w:r w:rsidR="00D13C66" w:rsidRPr="001B38F8">
        <w:rPr>
          <w:rFonts w:ascii="Arial" w:hAnsi="Arial" w:cs="Arial"/>
        </w:rPr>
        <w:t>Este proceso se realiza a través de las siguientes etapas:</w:t>
      </w:r>
    </w:p>
    <w:p w14:paraId="41E45A38" w14:textId="77777777" w:rsidR="00D13C66" w:rsidRPr="001B38F8" w:rsidRDefault="00D13C66" w:rsidP="00F31563">
      <w:pPr>
        <w:tabs>
          <w:tab w:val="left" w:pos="1308"/>
        </w:tabs>
        <w:rPr>
          <w:rFonts w:ascii="Arial" w:hAnsi="Arial" w:cs="Arial"/>
        </w:rPr>
      </w:pPr>
    </w:p>
    <w:p w14:paraId="72346D34" w14:textId="77777777" w:rsidR="00F15201" w:rsidRPr="001B38F8" w:rsidRDefault="0011043B" w:rsidP="00F15201">
      <w:pPr>
        <w:keepNext/>
        <w:rPr>
          <w:rFonts w:ascii="Arial" w:hAnsi="Arial" w:cs="Arial"/>
        </w:rPr>
      </w:pPr>
      <w:r w:rsidRPr="001B38F8">
        <w:rPr>
          <w:rFonts w:ascii="Arial" w:hAnsi="Arial" w:cs="Arial"/>
          <w:noProof/>
        </w:rPr>
        <w:drawing>
          <wp:inline distT="0" distB="0" distL="0" distR="0" wp14:anchorId="6F2C89C3" wp14:editId="1AADEBEA">
            <wp:extent cx="5257165" cy="5309235"/>
            <wp:effectExtent l="0" t="0" r="635" b="5715"/>
            <wp:docPr id="144376614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descr="Diagrama&#10;&#10;Descripción generada automáticamente"/>
                    <pic:cNvPicPr>
                      <a:picLocks noChangeAspect="1"/>
                    </pic:cNvPicPr>
                  </pic:nvPicPr>
                  <pic:blipFill>
                    <a:blip r:embed="rId13"/>
                    <a:stretch>
                      <a:fillRect/>
                    </a:stretch>
                  </pic:blipFill>
                  <pic:spPr>
                    <a:xfrm>
                      <a:off x="0" y="0"/>
                      <a:ext cx="5257165" cy="5309235"/>
                    </a:xfrm>
                    <a:prstGeom prst="rect">
                      <a:avLst/>
                    </a:prstGeom>
                  </pic:spPr>
                </pic:pic>
              </a:graphicData>
            </a:graphic>
          </wp:inline>
        </w:drawing>
      </w:r>
    </w:p>
    <w:p w14:paraId="41855790" w14:textId="328D5CBB" w:rsidR="004B3EE8" w:rsidRPr="001B38F8" w:rsidRDefault="00F15201" w:rsidP="00F15201">
      <w:pPr>
        <w:pStyle w:val="Descripcin"/>
        <w:jc w:val="center"/>
        <w:rPr>
          <w:rFonts w:ascii="Arial" w:hAnsi="Arial" w:cs="Arial"/>
        </w:rPr>
      </w:pPr>
      <w:r w:rsidRPr="001B38F8">
        <w:rPr>
          <w:rFonts w:ascii="Arial" w:hAnsi="Arial" w:cs="Arial"/>
        </w:rPr>
        <w:t xml:space="preserve">Figura </w:t>
      </w:r>
      <w:r w:rsidRPr="001B38F8">
        <w:rPr>
          <w:rFonts w:ascii="Arial" w:hAnsi="Arial" w:cs="Arial"/>
        </w:rPr>
        <w:fldChar w:fldCharType="begin"/>
      </w:r>
      <w:r w:rsidRPr="001B38F8">
        <w:rPr>
          <w:rFonts w:ascii="Arial" w:hAnsi="Arial" w:cs="Arial"/>
        </w:rPr>
        <w:instrText xml:space="preserve"> SEQ Figura \* ARABIC </w:instrText>
      </w:r>
      <w:r w:rsidRPr="001B38F8">
        <w:rPr>
          <w:rFonts w:ascii="Arial" w:hAnsi="Arial" w:cs="Arial"/>
        </w:rPr>
        <w:fldChar w:fldCharType="separate"/>
      </w:r>
      <w:r w:rsidR="00105471">
        <w:rPr>
          <w:rFonts w:ascii="Arial" w:hAnsi="Arial" w:cs="Arial"/>
          <w:noProof/>
        </w:rPr>
        <w:t>2</w:t>
      </w:r>
      <w:r w:rsidRPr="001B38F8">
        <w:rPr>
          <w:rFonts w:ascii="Arial" w:hAnsi="Arial" w:cs="Arial"/>
        </w:rPr>
        <w:fldChar w:fldCharType="end"/>
      </w:r>
      <w:r w:rsidR="00B5301A" w:rsidRPr="001B38F8">
        <w:rPr>
          <w:rFonts w:ascii="Arial" w:hAnsi="Arial" w:cs="Arial"/>
          <w:b w:val="0"/>
          <w:bCs w:val="0"/>
        </w:rPr>
        <w:t>. Vectorización con OLLAMA y almacenamiento en FAISS</w:t>
      </w:r>
    </w:p>
    <w:p w14:paraId="12E9DF2C" w14:textId="77777777" w:rsidR="00D13C66" w:rsidRPr="001B38F8" w:rsidRDefault="00D13C66" w:rsidP="000E5110">
      <w:pPr>
        <w:rPr>
          <w:rFonts w:ascii="Arial" w:hAnsi="Arial" w:cs="Arial"/>
        </w:rPr>
      </w:pPr>
    </w:p>
    <w:p w14:paraId="0407BB33"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Vectorización de Documentos:</w:t>
      </w:r>
    </w:p>
    <w:p w14:paraId="37A53A57"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Utilizamos </w:t>
      </w:r>
      <w:proofErr w:type="spellStart"/>
      <w:r w:rsidRPr="001B38F8">
        <w:rPr>
          <w:rFonts w:ascii="Arial" w:hAnsi="Arial" w:cs="Arial"/>
          <w:b/>
          <w:bCs/>
        </w:rPr>
        <w:t>OllamaEmbeddings</w:t>
      </w:r>
      <w:proofErr w:type="spellEnd"/>
      <w:r w:rsidRPr="001B38F8">
        <w:rPr>
          <w:rFonts w:ascii="Arial" w:hAnsi="Arial" w:cs="Arial"/>
        </w:rPr>
        <w:t xml:space="preserve">, una herramienta avanzada dentro del marco de LangChain, para transformar textos complejos en vectores numéricos. Esta representación vectorial es fundamental para capturar </w:t>
      </w:r>
      <w:r w:rsidRPr="001B38F8">
        <w:rPr>
          <w:rFonts w:ascii="Arial" w:hAnsi="Arial" w:cs="Arial"/>
        </w:rPr>
        <w:lastRenderedPageBreak/>
        <w:t>el contexto semántico del texto, permitiendo que el sistema comprenda y procese eficazmente el contenido de los documentos.</w:t>
      </w:r>
    </w:p>
    <w:p w14:paraId="58BBF8E4"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lmacenamiento con FAISS:</w:t>
      </w:r>
    </w:p>
    <w:p w14:paraId="3E482223"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Los vectores generados son almacenados en una base de datos vectorial utilizando FAISS (Facebook AI </w:t>
      </w:r>
      <w:proofErr w:type="spellStart"/>
      <w:r w:rsidRPr="001B38F8">
        <w:rPr>
          <w:rFonts w:ascii="Arial" w:hAnsi="Arial" w:cs="Arial"/>
        </w:rPr>
        <w:t>Similarity</w:t>
      </w:r>
      <w:proofErr w:type="spellEnd"/>
      <w:r w:rsidRPr="001B38F8">
        <w:rPr>
          <w:rFonts w:ascii="Arial" w:hAnsi="Arial" w:cs="Arial"/>
        </w:rPr>
        <w:t xml:space="preserve"> </w:t>
      </w:r>
      <w:proofErr w:type="spellStart"/>
      <w:r w:rsidRPr="001B38F8">
        <w:rPr>
          <w:rFonts w:ascii="Arial" w:hAnsi="Arial" w:cs="Arial"/>
        </w:rPr>
        <w:t>Search</w:t>
      </w:r>
      <w:proofErr w:type="spellEnd"/>
      <w:r w:rsidRPr="001B38F8">
        <w:rPr>
          <w:rFonts w:ascii="Arial" w:hAnsi="Arial" w:cs="Arial"/>
        </w:rPr>
        <w:t>), que es un sistema altamente eficiente para la búsqueda rápida de similitudes en grandes volúmenes de datos. FAISS optimiza la recuperación de los documentos más relevantes en respuesta a las consultas del usuario, mejorando significativamente la velocidad y la precisión del sistema.</w:t>
      </w:r>
    </w:p>
    <w:p w14:paraId="70527459"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cceso y Recuperación de Información:</w:t>
      </w:r>
    </w:p>
    <w:p w14:paraId="26468028"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1B38F8" w:rsidRDefault="00F15201" w:rsidP="00B5301A">
      <w:pPr>
        <w:pStyle w:val="Prrafodelista"/>
        <w:ind w:left="1440"/>
        <w:rPr>
          <w:rFonts w:ascii="Arial" w:hAnsi="Arial" w:cs="Arial"/>
        </w:rPr>
      </w:pPr>
    </w:p>
    <w:p w14:paraId="79AF41E3" w14:textId="77777777" w:rsidR="00F15201" w:rsidRPr="001B38F8" w:rsidRDefault="00F15201" w:rsidP="00F15201">
      <w:pPr>
        <w:rPr>
          <w:rFonts w:ascii="Arial" w:hAnsi="Arial" w:cs="Arial"/>
        </w:rPr>
      </w:pPr>
      <w:r w:rsidRPr="001B38F8">
        <w:rPr>
          <w:rFonts w:ascii="Arial" w:hAnsi="Arial" w:cs="Arial"/>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1B38F8" w:rsidRDefault="00B5301A" w:rsidP="000E5110">
      <w:pPr>
        <w:rPr>
          <w:rFonts w:ascii="Arial" w:hAnsi="Arial" w:cs="Arial"/>
        </w:rPr>
      </w:pPr>
    </w:p>
    <w:p w14:paraId="6F1DC86A" w14:textId="1AE6D775" w:rsidR="004B3EE8" w:rsidRPr="001B38F8" w:rsidRDefault="004B3EE8" w:rsidP="004B3EE8">
      <w:pPr>
        <w:pStyle w:val="Ttulo2"/>
        <w:rPr>
          <w:rFonts w:ascii="Arial" w:hAnsi="Arial"/>
          <w:b/>
          <w:bCs w:val="0"/>
        </w:rPr>
      </w:pPr>
      <w:bookmarkStart w:id="15" w:name="_Toc166184694"/>
      <w:r w:rsidRPr="001B38F8">
        <w:rPr>
          <w:rFonts w:ascii="Arial" w:hAnsi="Arial"/>
          <w:b/>
          <w:bCs w:val="0"/>
          <w:caps w:val="0"/>
        </w:rPr>
        <w:t>Desarrollo del Chatbot basado en RAG</w:t>
      </w:r>
      <w:bookmarkEnd w:id="15"/>
    </w:p>
    <w:p w14:paraId="411B7831" w14:textId="77777777" w:rsidR="004B3EE8" w:rsidRPr="001B38F8" w:rsidRDefault="004B3EE8" w:rsidP="000E5110">
      <w:pPr>
        <w:rPr>
          <w:rFonts w:ascii="Arial" w:hAnsi="Arial" w:cs="Arial"/>
        </w:rPr>
      </w:pPr>
    </w:p>
    <w:p w14:paraId="1EACD697" w14:textId="5E650775" w:rsidR="000F38C2" w:rsidRPr="001B38F8" w:rsidRDefault="00BF1686" w:rsidP="000F38C2">
      <w:pPr>
        <w:rPr>
          <w:rFonts w:ascii="Arial" w:hAnsi="Arial" w:cs="Arial"/>
        </w:rPr>
      </w:pPr>
      <w:r w:rsidRPr="001B38F8">
        <w:rPr>
          <w:rFonts w:ascii="Arial" w:hAnsi="Arial" w:cs="Arial"/>
        </w:rPr>
        <w:t>El presente</w:t>
      </w:r>
      <w:r w:rsidR="000F38C2" w:rsidRPr="001B38F8">
        <w:rPr>
          <w:rFonts w:ascii="Arial" w:hAnsi="Arial" w:cs="Arial"/>
        </w:rPr>
        <w:t xml:space="preserve"> chatbot se basa en un enfoque de RAG (</w:t>
      </w:r>
      <w:proofErr w:type="spellStart"/>
      <w:r w:rsidR="000F38C2" w:rsidRPr="001B38F8">
        <w:rPr>
          <w:rFonts w:ascii="Arial" w:hAnsi="Arial" w:cs="Arial"/>
        </w:rPr>
        <w:t>Retrieval-Augmented</w:t>
      </w:r>
      <w:proofErr w:type="spellEnd"/>
      <w:r w:rsidR="000F38C2" w:rsidRPr="001B38F8">
        <w:rPr>
          <w:rFonts w:ascii="Arial" w:hAnsi="Arial" w:cs="Arial"/>
        </w:rPr>
        <w:t xml:space="preserve"> </w:t>
      </w:r>
      <w:proofErr w:type="spellStart"/>
      <w:r w:rsidR="000F38C2" w:rsidRPr="001B38F8">
        <w:rPr>
          <w:rFonts w:ascii="Arial" w:hAnsi="Arial" w:cs="Arial"/>
        </w:rPr>
        <w:t>Generation</w:t>
      </w:r>
      <w:proofErr w:type="spellEnd"/>
      <w:r w:rsidR="000F38C2" w:rsidRPr="001B38F8">
        <w:rPr>
          <w:rFonts w:ascii="Arial" w:hAnsi="Arial" w:cs="Arial"/>
        </w:rPr>
        <w:t xml:space="preserve">), que combina la recuperación de información relevante de la base de datos vectorial con la generación de respuestas utilizando modelos de lenguaje avanzados. El código Python que </w:t>
      </w:r>
      <w:r w:rsidR="000E2F16" w:rsidRPr="001B38F8">
        <w:rPr>
          <w:rFonts w:ascii="Arial" w:hAnsi="Arial" w:cs="Arial"/>
        </w:rPr>
        <w:t>se ha</w:t>
      </w:r>
      <w:r w:rsidR="000F38C2" w:rsidRPr="001B38F8">
        <w:rPr>
          <w:rFonts w:ascii="Arial" w:hAnsi="Arial" w:cs="Arial"/>
        </w:rPr>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1B38F8" w:rsidRDefault="000F38C2" w:rsidP="000F38C2">
      <w:pPr>
        <w:rPr>
          <w:rFonts w:ascii="Arial" w:hAnsi="Arial" w:cs="Arial"/>
        </w:rPr>
      </w:pPr>
    </w:p>
    <w:p w14:paraId="67B128CF" w14:textId="77777777" w:rsidR="000F38C2" w:rsidRPr="001B38F8" w:rsidRDefault="000F38C2" w:rsidP="000F38C2">
      <w:pPr>
        <w:rPr>
          <w:rFonts w:ascii="Arial" w:hAnsi="Arial" w:cs="Arial"/>
        </w:rPr>
      </w:pPr>
      <w:r w:rsidRPr="001B38F8">
        <w:rPr>
          <w:rFonts w:ascii="Arial" w:hAnsi="Arial" w:cs="Arial"/>
        </w:rPr>
        <w:t>El flujo de trabajo del chatbot es el siguiente:</w:t>
      </w:r>
    </w:p>
    <w:p w14:paraId="127771C2" w14:textId="77777777" w:rsidR="000F38C2" w:rsidRPr="001B38F8" w:rsidRDefault="000F38C2" w:rsidP="000F38C2">
      <w:pPr>
        <w:numPr>
          <w:ilvl w:val="0"/>
          <w:numId w:val="35"/>
        </w:numPr>
        <w:rPr>
          <w:rFonts w:ascii="Arial" w:hAnsi="Arial" w:cs="Arial"/>
        </w:rPr>
      </w:pPr>
      <w:r w:rsidRPr="001B38F8">
        <w:rPr>
          <w:rFonts w:ascii="Arial" w:hAnsi="Arial" w:cs="Arial"/>
        </w:rPr>
        <w:lastRenderedPageBreak/>
        <w:t>El usuario interactúa con el chatbot a través de una interfaz de usuario intuitiva, proporcionando información sobre sus características personales, datos de salud y preferencias de estilo de vida.</w:t>
      </w:r>
    </w:p>
    <w:p w14:paraId="0B53C9D1" w14:textId="77777777" w:rsidR="000F38C2" w:rsidRPr="001B38F8" w:rsidRDefault="000F38C2" w:rsidP="000F38C2">
      <w:pPr>
        <w:numPr>
          <w:ilvl w:val="0"/>
          <w:numId w:val="35"/>
        </w:numPr>
        <w:rPr>
          <w:rFonts w:ascii="Arial" w:hAnsi="Arial" w:cs="Arial"/>
        </w:rPr>
      </w:pPr>
      <w:r w:rsidRPr="001B38F8">
        <w:rPr>
          <w:rFonts w:ascii="Arial" w:hAnsi="Arial" w:cs="Arial"/>
        </w:rPr>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1B38F8" w:rsidRDefault="000F38C2" w:rsidP="000F38C2">
      <w:pPr>
        <w:numPr>
          <w:ilvl w:val="0"/>
          <w:numId w:val="35"/>
        </w:numPr>
        <w:rPr>
          <w:rFonts w:ascii="Arial" w:hAnsi="Arial" w:cs="Arial"/>
        </w:rPr>
      </w:pPr>
      <w:r w:rsidRPr="001B38F8">
        <w:rPr>
          <w:rFonts w:ascii="Arial" w:hAnsi="Arial" w:cs="Arial"/>
        </w:rPr>
        <w:t>Utilizando los datos recuperados y la información proporcionada por el usuario, el chatbot genera recomendaciones personalizadas de estilo de vida adaptadas a las necesidades y preferencias individuales.</w:t>
      </w:r>
    </w:p>
    <w:p w14:paraId="37E0DBCB" w14:textId="77777777" w:rsidR="000F38C2" w:rsidRPr="001B38F8" w:rsidRDefault="000F38C2" w:rsidP="000F38C2">
      <w:pPr>
        <w:numPr>
          <w:ilvl w:val="0"/>
          <w:numId w:val="35"/>
        </w:numPr>
        <w:rPr>
          <w:rFonts w:ascii="Arial" w:hAnsi="Arial" w:cs="Arial"/>
        </w:rPr>
      </w:pPr>
      <w:r w:rsidRPr="001B38F8">
        <w:rPr>
          <w:rFonts w:ascii="Arial" w:hAnsi="Arial" w:cs="Arial"/>
        </w:rPr>
        <w:t>Las recomendaciones generadas se presentan al usuario de manera clara y comprensible, junto con explicaciones y fundamentos basados en evidencia médica y científica.</w:t>
      </w:r>
    </w:p>
    <w:p w14:paraId="63513ED0" w14:textId="77777777" w:rsidR="004B3EE8" w:rsidRPr="001B38F8" w:rsidRDefault="004B3EE8" w:rsidP="000E5110">
      <w:pPr>
        <w:rPr>
          <w:rFonts w:ascii="Arial" w:hAnsi="Arial" w:cs="Arial"/>
        </w:rPr>
      </w:pPr>
    </w:p>
    <w:p w14:paraId="5E54F0F9" w14:textId="7966F4E6" w:rsidR="004B3EE8" w:rsidRPr="001B38F8" w:rsidRDefault="004B3EE8" w:rsidP="004B3EE8">
      <w:pPr>
        <w:pStyle w:val="Ttulo2"/>
        <w:rPr>
          <w:rFonts w:ascii="Arial" w:hAnsi="Arial"/>
          <w:b/>
          <w:bCs w:val="0"/>
        </w:rPr>
      </w:pPr>
      <w:bookmarkStart w:id="16" w:name="_Toc166184695"/>
      <w:r w:rsidRPr="001B38F8">
        <w:rPr>
          <w:rFonts w:ascii="Arial" w:hAnsi="Arial"/>
          <w:b/>
          <w:bCs w:val="0"/>
          <w:caps w:val="0"/>
        </w:rPr>
        <w:t xml:space="preserve">Arquitectura y funcionamiento </w:t>
      </w:r>
      <w:r w:rsidR="00103B55" w:rsidRPr="001B38F8">
        <w:rPr>
          <w:rFonts w:ascii="Arial" w:hAnsi="Arial"/>
          <w:b/>
          <w:bCs w:val="0"/>
          <w:caps w:val="0"/>
        </w:rPr>
        <w:t>de la</w:t>
      </w:r>
      <w:r w:rsidRPr="001B38F8">
        <w:rPr>
          <w:rFonts w:ascii="Arial" w:hAnsi="Arial"/>
          <w:b/>
          <w:bCs w:val="0"/>
          <w:caps w:val="0"/>
        </w:rPr>
        <w:t xml:space="preserve"> API</w:t>
      </w:r>
      <w:bookmarkEnd w:id="16"/>
    </w:p>
    <w:p w14:paraId="0C0C55DC" w14:textId="77777777" w:rsidR="0030113B" w:rsidRPr="001B38F8" w:rsidRDefault="0030113B" w:rsidP="0030113B">
      <w:pPr>
        <w:rPr>
          <w:rFonts w:ascii="Arial" w:hAnsi="Arial" w:cs="Arial"/>
        </w:rPr>
      </w:pPr>
    </w:p>
    <w:p w14:paraId="4F9BB8CB" w14:textId="77777777" w:rsidR="005B3FEB" w:rsidRPr="001B38F8" w:rsidRDefault="005B3FEB" w:rsidP="005B3FEB">
      <w:pPr>
        <w:rPr>
          <w:rFonts w:ascii="Arial" w:hAnsi="Arial" w:cs="Arial"/>
        </w:rPr>
      </w:pPr>
      <w:r w:rsidRPr="001B38F8">
        <w:rPr>
          <w:rFonts w:ascii="Arial" w:hAnsi="Arial" w:cs="Arial"/>
        </w:rPr>
        <w:t>Nuestro proyecto ha implementado una API robusta utilizando el marco de trabajo FastAPI, optimizado para crear interfaces de aplicación programática de alta velocidad. Esta API es esencial para coordinar las interacciones entre la interfaz de usuario basada en Streamlit y el procesamiento en el backend realizado a través de diversos componentes de LangChain y el modelo de lenguaje GPT-J potenciado por Groq.</w:t>
      </w:r>
    </w:p>
    <w:p w14:paraId="6BFD7413" w14:textId="77777777" w:rsidR="005B3FEB" w:rsidRPr="001B38F8" w:rsidRDefault="005B3FEB" w:rsidP="005B3FEB">
      <w:pPr>
        <w:rPr>
          <w:rFonts w:ascii="Arial" w:hAnsi="Arial" w:cs="Arial"/>
        </w:rPr>
      </w:pPr>
    </w:p>
    <w:p w14:paraId="240D2202" w14:textId="77777777" w:rsidR="005B3FEB" w:rsidRPr="001B38F8" w:rsidRDefault="005B3FEB" w:rsidP="005B3FEB">
      <w:pPr>
        <w:rPr>
          <w:rFonts w:ascii="Arial" w:hAnsi="Arial" w:cs="Arial"/>
          <w:b/>
          <w:bCs/>
        </w:rPr>
      </w:pPr>
      <w:r w:rsidRPr="001B38F8">
        <w:rPr>
          <w:rFonts w:ascii="Arial" w:hAnsi="Arial" w:cs="Arial"/>
          <w:b/>
          <w:bCs/>
        </w:rPr>
        <w:t>Arquitectura General</w:t>
      </w:r>
    </w:p>
    <w:p w14:paraId="3385F49E" w14:textId="43D69C2B" w:rsidR="0030113B" w:rsidRPr="001B38F8" w:rsidRDefault="005B3FEB" w:rsidP="005B3FEB">
      <w:pPr>
        <w:rPr>
          <w:rFonts w:ascii="Arial" w:hAnsi="Arial" w:cs="Arial"/>
        </w:rPr>
      </w:pPr>
      <w:r w:rsidRPr="001B38F8">
        <w:rPr>
          <w:rFonts w:ascii="Arial" w:hAnsi="Arial" w:cs="Arial"/>
        </w:rPr>
        <w:t xml:space="preserve">La arquitectura de </w:t>
      </w:r>
      <w:r w:rsidR="00D3004A" w:rsidRPr="001B38F8">
        <w:rPr>
          <w:rFonts w:ascii="Arial" w:hAnsi="Arial" w:cs="Arial"/>
        </w:rPr>
        <w:t xml:space="preserve">la </w:t>
      </w:r>
      <w:r w:rsidRPr="001B38F8">
        <w:rPr>
          <w:rFonts w:ascii="Arial" w:hAnsi="Arial" w:cs="Arial"/>
        </w:rPr>
        <w:t>API se caracteriza por su diseño modular y su capacidad para integrar tecnologías de procesamiento de lenguaje natural y aprendizaje automático de manera eficiente. Estos son los componentes principales de nuestra arquitectura:</w:t>
      </w:r>
    </w:p>
    <w:p w14:paraId="727DE79C" w14:textId="77777777" w:rsidR="008B2FC7" w:rsidRPr="001B38F8" w:rsidRDefault="008B2FC7" w:rsidP="005B3FEB">
      <w:pPr>
        <w:rPr>
          <w:rFonts w:ascii="Arial" w:hAnsi="Arial" w:cs="Arial"/>
        </w:rPr>
      </w:pPr>
    </w:p>
    <w:p w14:paraId="6524F337" w14:textId="62504970" w:rsidR="008B2FC7" w:rsidRPr="001B38F8" w:rsidRDefault="008B2FC7" w:rsidP="008B2FC7">
      <w:pPr>
        <w:pStyle w:val="Prrafodelista"/>
        <w:numPr>
          <w:ilvl w:val="0"/>
          <w:numId w:val="37"/>
        </w:numPr>
        <w:rPr>
          <w:rFonts w:ascii="Arial" w:hAnsi="Arial" w:cs="Arial"/>
        </w:rPr>
      </w:pPr>
      <w:r w:rsidRPr="001B38F8">
        <w:rPr>
          <w:rFonts w:ascii="Arial" w:hAnsi="Arial" w:cs="Arial"/>
          <w:b/>
          <w:bCs/>
        </w:rPr>
        <w:t>main.py</w:t>
      </w:r>
      <w:r w:rsidRPr="001B38F8">
        <w:rPr>
          <w:rFonts w:ascii="Arial" w:hAnsi="Arial" w:cs="Arial"/>
        </w:rPr>
        <w:t xml:space="preserve">: Actúa como el corazón de </w:t>
      </w:r>
      <w:r w:rsidR="00D3004A" w:rsidRPr="001B38F8">
        <w:rPr>
          <w:rFonts w:ascii="Arial" w:hAnsi="Arial" w:cs="Arial"/>
        </w:rPr>
        <w:t xml:space="preserve">la </w:t>
      </w:r>
      <w:r w:rsidRPr="001B38F8">
        <w:rPr>
          <w:rFonts w:ascii="Arial" w:hAnsi="Arial" w:cs="Arial"/>
        </w:rPr>
        <w:t xml:space="preserve">aplicación, configurando y lanzando el servidor FastAPI. Este módulo inicializa todas las dependencias, carga los </w:t>
      </w:r>
      <w:r w:rsidRPr="001B38F8">
        <w:rPr>
          <w:rFonts w:ascii="Arial" w:hAnsi="Arial" w:cs="Arial"/>
        </w:rPr>
        <w:lastRenderedPageBreak/>
        <w:t>modelos necesarios y prepara los endpoints de la API para recibir y responder a las solicitudes de los usuarios.</w:t>
      </w:r>
    </w:p>
    <w:p w14:paraId="55938495"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custom_agent.py</w:t>
      </w:r>
      <w:r w:rsidRPr="001B38F8">
        <w:rPr>
          <w:rFonts w:ascii="Arial" w:hAnsi="Arial" w:cs="Arial"/>
        </w:rPr>
        <w:t>: Define la lógica para un agente personalizado que utiliza las capacidades avanzadas de LangChain para manejar consultas complejas. Este agente integra múltiples herramientas y recursos, como buscadores especializados en Wikipedia y Arxiv, para enriquecer las respuestas y proporcionar información contextualizada y relevante.</w:t>
      </w:r>
    </w:p>
    <w:p w14:paraId="17522EC9"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streamlit_app.py</w:t>
      </w:r>
      <w:r w:rsidRPr="001B38F8">
        <w:rPr>
          <w:rFonts w:ascii="Arial" w:hAnsi="Arial" w:cs="Arial"/>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2514DC3" w14:textId="77777777" w:rsidR="008B2FC7" w:rsidRPr="001B38F8" w:rsidRDefault="008B2FC7" w:rsidP="005B3FEB">
      <w:pPr>
        <w:rPr>
          <w:rFonts w:ascii="Arial" w:hAnsi="Arial" w:cs="Arial"/>
        </w:rPr>
      </w:pPr>
    </w:p>
    <w:p w14:paraId="4E93A40B" w14:textId="77777777" w:rsidR="00C51987" w:rsidRPr="001B38F8" w:rsidRDefault="00C51987" w:rsidP="00C51987">
      <w:pPr>
        <w:rPr>
          <w:rFonts w:ascii="Arial" w:hAnsi="Arial" w:cs="Arial"/>
          <w:b/>
          <w:bCs/>
        </w:rPr>
      </w:pPr>
      <w:r w:rsidRPr="001B38F8">
        <w:rPr>
          <w:rFonts w:ascii="Arial" w:hAnsi="Arial" w:cs="Arial"/>
          <w:b/>
          <w:bCs/>
        </w:rPr>
        <w:t>Funcionamiento de la API</w:t>
      </w:r>
    </w:p>
    <w:p w14:paraId="46EE8080" w14:textId="77777777" w:rsidR="00C51987" w:rsidRPr="001B38F8" w:rsidRDefault="00C51987" w:rsidP="00C51987">
      <w:pPr>
        <w:rPr>
          <w:rFonts w:ascii="Arial" w:hAnsi="Arial" w:cs="Arial"/>
        </w:rPr>
      </w:pPr>
    </w:p>
    <w:p w14:paraId="11090C58" w14:textId="2BB03BB1" w:rsidR="00C51987" w:rsidRPr="001B38F8" w:rsidRDefault="00C51987" w:rsidP="00C51987">
      <w:pPr>
        <w:rPr>
          <w:rFonts w:ascii="Arial" w:hAnsi="Arial" w:cs="Arial"/>
        </w:rPr>
      </w:pPr>
      <w:r w:rsidRPr="001B38F8">
        <w:rPr>
          <w:rFonts w:ascii="Arial" w:hAnsi="Arial" w:cs="Arial"/>
        </w:rPr>
        <w:t>El funcionamiento de</w:t>
      </w:r>
      <w:r w:rsidR="000E46EA" w:rsidRPr="001B38F8">
        <w:rPr>
          <w:rFonts w:ascii="Arial" w:hAnsi="Arial" w:cs="Arial"/>
        </w:rPr>
        <w:t xml:space="preserve"> la </w:t>
      </w:r>
      <w:r w:rsidRPr="001B38F8">
        <w:rPr>
          <w:rFonts w:ascii="Arial" w:hAnsi="Arial" w:cs="Arial"/>
        </w:rPr>
        <w:t>API se puede describir a través de varios pasos clave en el flujo de procesamiento:</w:t>
      </w:r>
    </w:p>
    <w:p w14:paraId="7BBDD99A" w14:textId="77777777" w:rsidR="00C51987" w:rsidRPr="001B38F8" w:rsidRDefault="00C51987" w:rsidP="00C51987">
      <w:pPr>
        <w:rPr>
          <w:rFonts w:ascii="Arial" w:hAnsi="Arial" w:cs="Arial"/>
        </w:rPr>
      </w:pPr>
    </w:p>
    <w:p w14:paraId="232B5759" w14:textId="464151B3" w:rsidR="00C51987" w:rsidRPr="001B38F8" w:rsidRDefault="00C51987" w:rsidP="00C51987">
      <w:pPr>
        <w:pStyle w:val="Prrafodelista"/>
        <w:numPr>
          <w:ilvl w:val="0"/>
          <w:numId w:val="38"/>
        </w:numPr>
        <w:rPr>
          <w:rFonts w:ascii="Arial" w:hAnsi="Arial" w:cs="Arial"/>
        </w:rPr>
      </w:pPr>
      <w:r w:rsidRPr="001B38F8">
        <w:rPr>
          <w:rFonts w:ascii="Arial" w:hAnsi="Arial" w:cs="Arial"/>
          <w:b/>
          <w:bCs/>
        </w:rPr>
        <w:t>Recepción de Consultas</w:t>
      </w:r>
      <w:r w:rsidRPr="001B38F8">
        <w:rPr>
          <w:rFonts w:ascii="Arial" w:hAnsi="Arial" w:cs="Arial"/>
        </w:rPr>
        <w:t xml:space="preserve">: La API recibe consultas de los usuarios a través de </w:t>
      </w:r>
      <w:r w:rsidRPr="001B38F8">
        <w:rPr>
          <w:rFonts w:ascii="Arial" w:hAnsi="Arial" w:cs="Arial"/>
          <w:b/>
          <w:bCs/>
        </w:rPr>
        <w:t>streamlit_app.py</w:t>
      </w:r>
      <w:r w:rsidRPr="001B38F8">
        <w:rPr>
          <w:rFonts w:ascii="Arial" w:hAnsi="Arial" w:cs="Arial"/>
        </w:rPr>
        <w:t xml:space="preserve">, que envía las preguntas en español al endpoint </w:t>
      </w:r>
      <w:r w:rsidRPr="001B38F8">
        <w:rPr>
          <w:rFonts w:ascii="Arial" w:hAnsi="Arial" w:cs="Arial"/>
          <w:b/>
          <w:bCs/>
        </w:rPr>
        <w:t>/</w:t>
      </w:r>
      <w:r w:rsidR="000E46EA" w:rsidRPr="001B38F8">
        <w:rPr>
          <w:rFonts w:ascii="Arial" w:hAnsi="Arial" w:cs="Arial"/>
          <w:b/>
          <w:bCs/>
        </w:rPr>
        <w:t xml:space="preserve"> </w:t>
      </w:r>
      <w:r w:rsidRPr="001B38F8">
        <w:rPr>
          <w:rFonts w:ascii="Arial" w:hAnsi="Arial" w:cs="Arial"/>
        </w:rPr>
        <w:t xml:space="preserve">ask configurado en </w:t>
      </w:r>
      <w:r w:rsidRPr="001B38F8">
        <w:rPr>
          <w:rFonts w:ascii="Arial" w:hAnsi="Arial" w:cs="Arial"/>
          <w:b/>
          <w:bCs/>
        </w:rPr>
        <w:t>main.py</w:t>
      </w:r>
      <w:r w:rsidRPr="001B38F8">
        <w:rPr>
          <w:rFonts w:ascii="Arial" w:hAnsi="Arial" w:cs="Arial"/>
        </w:rPr>
        <w:t>.</w:t>
      </w:r>
    </w:p>
    <w:p w14:paraId="50C2C0D5"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Procesamiento y Traducción</w:t>
      </w:r>
      <w:r w:rsidRPr="001B38F8">
        <w:rPr>
          <w:rFonts w:ascii="Arial" w:hAnsi="Arial" w:cs="Arial"/>
        </w:rPr>
        <w:t>: Una vez recibida la consulta, la API utiliza Google Translate para convertir la pregunta al inglés, preparándola para el procesamiento por nuestro modelo LLM.</w:t>
      </w:r>
    </w:p>
    <w:p w14:paraId="5A6C7A80"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Generación de Respuestas</w:t>
      </w:r>
      <w:r w:rsidRPr="001B38F8">
        <w:rPr>
          <w:rFonts w:ascii="Arial" w:hAnsi="Arial" w:cs="Arial"/>
        </w:rPr>
        <w:t xml:space="preserve">: El </w:t>
      </w:r>
      <w:r w:rsidRPr="001B38F8">
        <w:rPr>
          <w:rFonts w:ascii="Arial" w:hAnsi="Arial" w:cs="Arial"/>
          <w:b/>
          <w:bCs/>
        </w:rPr>
        <w:t>custom_agent.py</w:t>
      </w:r>
      <w:r w:rsidRPr="001B38F8">
        <w:rPr>
          <w:rFonts w:ascii="Arial" w:hAnsi="Arial" w:cs="Arial"/>
        </w:rPr>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Arxiv, y la integración de estos datos para formular una respuesta coherente.</w:t>
      </w:r>
    </w:p>
    <w:p w14:paraId="0EA47983"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Traducción y Respuesta Final</w:t>
      </w:r>
      <w:r w:rsidRPr="001B38F8">
        <w:rPr>
          <w:rFonts w:ascii="Arial" w:hAnsi="Arial" w:cs="Arial"/>
        </w:rPr>
        <w:t xml:space="preserve">: La respuesta generada en inglés se traduce de vuelta al español y se envía de regreso a la interfaz de usuario de Streamlit, </w:t>
      </w:r>
      <w:r w:rsidRPr="001B38F8">
        <w:rPr>
          <w:rFonts w:ascii="Arial" w:hAnsi="Arial" w:cs="Arial"/>
        </w:rPr>
        <w:lastRenderedPageBreak/>
        <w:t>donde se muestra al usuario. Además, se proporcionan detalles del proceso de pensamiento del modelo y las fuentes de información utilizadas, ofreciendo transparencia y un mayor entendimiento de la respuesta.</w:t>
      </w:r>
    </w:p>
    <w:p w14:paraId="56D6577A"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Interfaz de Usuario</w:t>
      </w:r>
      <w:r w:rsidRPr="001B38F8">
        <w:rPr>
          <w:rFonts w:ascii="Arial" w:hAnsi="Arial" w:cs="Arial"/>
        </w:rPr>
        <w:t xml:space="preserve">: </w:t>
      </w:r>
      <w:r w:rsidRPr="001B38F8">
        <w:rPr>
          <w:rFonts w:ascii="Arial" w:hAnsi="Arial" w:cs="Arial"/>
          <w:b/>
          <w:bCs/>
        </w:rPr>
        <w:t>streamlit_app.py</w:t>
      </w:r>
      <w:r w:rsidRPr="001B38F8">
        <w:rPr>
          <w:rFonts w:ascii="Arial" w:hAnsi="Arial" w:cs="Arial"/>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73FE3363" w14:textId="77777777" w:rsidR="00C51987" w:rsidRPr="001B38F8" w:rsidRDefault="00C51987" w:rsidP="00C51987">
      <w:pPr>
        <w:rPr>
          <w:rFonts w:ascii="Arial" w:hAnsi="Arial" w:cs="Arial"/>
        </w:rPr>
      </w:pPr>
    </w:p>
    <w:p w14:paraId="5E5F8CC1" w14:textId="77777777" w:rsidR="00C51987" w:rsidRPr="001B38F8" w:rsidRDefault="00C51987" w:rsidP="00C51987">
      <w:pPr>
        <w:rPr>
          <w:rFonts w:ascii="Arial" w:hAnsi="Arial" w:cs="Arial"/>
        </w:rPr>
      </w:pPr>
    </w:p>
    <w:p w14:paraId="77E6C8B2" w14:textId="7A064A5B" w:rsidR="00C51987" w:rsidRPr="001B38F8" w:rsidRDefault="00C51987" w:rsidP="00C51987">
      <w:pPr>
        <w:rPr>
          <w:rFonts w:ascii="Arial" w:hAnsi="Arial" w:cs="Arial"/>
          <w:b/>
          <w:bCs/>
        </w:rPr>
      </w:pPr>
      <w:r w:rsidRPr="001B38F8">
        <w:rPr>
          <w:rFonts w:ascii="Arial" w:hAnsi="Arial" w:cs="Arial"/>
          <w:b/>
          <w:bCs/>
        </w:rPr>
        <w:t>Ventajas de la Integración Tecnológica</w:t>
      </w:r>
    </w:p>
    <w:p w14:paraId="43B7E26B" w14:textId="77777777" w:rsidR="00C51987" w:rsidRPr="001B38F8" w:rsidRDefault="00C51987" w:rsidP="00C51987">
      <w:pPr>
        <w:rPr>
          <w:rFonts w:ascii="Arial" w:hAnsi="Arial" w:cs="Arial"/>
        </w:rPr>
      </w:pPr>
    </w:p>
    <w:p w14:paraId="6BAE4BA6" w14:textId="77777777" w:rsidR="00C51987" w:rsidRPr="001B38F8" w:rsidRDefault="00C51987" w:rsidP="00C51987">
      <w:pPr>
        <w:rPr>
          <w:rFonts w:ascii="Arial" w:hAnsi="Arial" w:cs="Arial"/>
        </w:rPr>
      </w:pPr>
      <w:r w:rsidRPr="001B38F8">
        <w:rPr>
          <w:rFonts w:ascii="Arial" w:hAnsi="Arial" w:cs="Arial"/>
        </w:rPr>
        <w:t xml:space="preserve">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1B38F8">
        <w:rPr>
          <w:rFonts w:ascii="Arial" w:hAnsi="Arial" w:cs="Arial"/>
        </w:rPr>
        <w:t>frontend</w:t>
      </w:r>
      <w:proofErr w:type="spellEnd"/>
      <w:r w:rsidRPr="001B38F8">
        <w:rPr>
          <w:rFonts w:ascii="Arial" w:hAnsi="Arial" w:cs="Arial"/>
        </w:rPr>
        <w:t xml:space="preserve"> y el backend, asegurando que los datos se manejen de manera segura y las interacciones del usuario sean fluidas y productivas.</w:t>
      </w:r>
    </w:p>
    <w:p w14:paraId="0AEF864F" w14:textId="23DDA27F" w:rsidR="00C51987" w:rsidRPr="001B38F8" w:rsidRDefault="00C51987" w:rsidP="005B3FEB">
      <w:pPr>
        <w:rPr>
          <w:rFonts w:ascii="Arial" w:hAnsi="Arial" w:cs="Arial"/>
        </w:rPr>
      </w:pPr>
      <w:r w:rsidRPr="001B38F8">
        <w:rPr>
          <w:rFonts w:ascii="Arial" w:hAnsi="Arial" w:cs="Arial"/>
        </w:rPr>
        <w:t>Esta arquitectura no solo cumple con los requisitos técnicos de nuestro proyecto, sino que también proporciona una base sólida para futuras expansiones y mejoras, permitiendo incorporar nuevas herramientas y adaptaciones conforme evolucionen las necesidades y tecnología.</w:t>
      </w:r>
    </w:p>
    <w:p w14:paraId="724ABCF0" w14:textId="77777777" w:rsidR="005B3FEB" w:rsidRPr="001B38F8" w:rsidRDefault="005B3FEB" w:rsidP="005B3FEB">
      <w:pPr>
        <w:rPr>
          <w:rFonts w:ascii="Arial" w:hAnsi="Arial" w:cs="Arial"/>
        </w:rPr>
      </w:pPr>
    </w:p>
    <w:p w14:paraId="6A7FADBC" w14:textId="77777777" w:rsidR="005B3FEB" w:rsidRPr="001B38F8" w:rsidRDefault="005B3FEB" w:rsidP="005B3FEB">
      <w:pPr>
        <w:rPr>
          <w:rFonts w:ascii="Arial" w:hAnsi="Arial" w:cs="Arial"/>
        </w:rPr>
      </w:pPr>
    </w:p>
    <w:p w14:paraId="7DEA2A2C" w14:textId="4802C574" w:rsidR="004B3EE8" w:rsidRPr="001B38F8" w:rsidRDefault="004B3EE8" w:rsidP="004B3EE8">
      <w:pPr>
        <w:pStyle w:val="Ttulo2"/>
        <w:rPr>
          <w:rFonts w:ascii="Arial" w:hAnsi="Arial"/>
          <w:b/>
          <w:bCs w:val="0"/>
          <w:caps w:val="0"/>
        </w:rPr>
      </w:pPr>
      <w:bookmarkStart w:id="17" w:name="_Toc166184696"/>
      <w:r w:rsidRPr="001B38F8">
        <w:rPr>
          <w:rFonts w:ascii="Arial" w:hAnsi="Arial"/>
          <w:b/>
          <w:bCs w:val="0"/>
          <w:caps w:val="0"/>
        </w:rPr>
        <w:t>Evaluación y refinamiento del modelo</w:t>
      </w:r>
      <w:bookmarkEnd w:id="17"/>
    </w:p>
    <w:p w14:paraId="02378A7B" w14:textId="77777777" w:rsidR="0057725E" w:rsidRPr="001B38F8" w:rsidRDefault="0057725E" w:rsidP="0057725E">
      <w:pPr>
        <w:rPr>
          <w:rFonts w:ascii="Arial" w:hAnsi="Arial" w:cs="Arial"/>
        </w:rPr>
      </w:pPr>
    </w:p>
    <w:p w14:paraId="6A473E51" w14:textId="059953B1" w:rsidR="0057725E" w:rsidRPr="001B38F8" w:rsidRDefault="0057725E" w:rsidP="0057725E">
      <w:pPr>
        <w:rPr>
          <w:rFonts w:ascii="Arial" w:hAnsi="Arial" w:cs="Arial"/>
        </w:rPr>
      </w:pPr>
      <w:r w:rsidRPr="001B38F8">
        <w:rPr>
          <w:rFonts w:ascii="Arial" w:hAnsi="Arial" w:cs="Arial"/>
        </w:rPr>
        <w:t xml:space="preserve">Una vez que el chatbot está en funcionamiento, se lleva a cabo un proceso riguroso de evaluación y refinamiento del modelo. </w:t>
      </w:r>
      <w:r w:rsidR="00EF526B" w:rsidRPr="001B38F8">
        <w:rPr>
          <w:rFonts w:ascii="Arial" w:hAnsi="Arial" w:cs="Arial"/>
        </w:rPr>
        <w:t>Mediante el uso de</w:t>
      </w:r>
      <w:r w:rsidRPr="001B38F8">
        <w:rPr>
          <w:rFonts w:ascii="Arial" w:hAnsi="Arial" w:cs="Arial"/>
        </w:rPr>
        <w:t xml:space="preserve"> métricas de evaluación apropiadas, como la precisión, la exhaustividad y la satisfacción del usuario, para </w:t>
      </w:r>
      <w:r w:rsidRPr="001B38F8">
        <w:rPr>
          <w:rFonts w:ascii="Arial" w:hAnsi="Arial" w:cs="Arial"/>
        </w:rPr>
        <w:lastRenderedPageBreak/>
        <w:t>medir el rendimiento del chatbot en la generación de recomendaciones personalizadas.</w:t>
      </w:r>
    </w:p>
    <w:p w14:paraId="50303C77" w14:textId="77777777" w:rsidR="00EF526B" w:rsidRPr="001B38F8" w:rsidRDefault="00EF526B" w:rsidP="0057725E">
      <w:pPr>
        <w:rPr>
          <w:rFonts w:ascii="Arial" w:hAnsi="Arial" w:cs="Arial"/>
        </w:rPr>
      </w:pPr>
    </w:p>
    <w:p w14:paraId="1264D8FF" w14:textId="2F4C7FBB" w:rsidR="009837AA" w:rsidRPr="001B38F8" w:rsidRDefault="0057725E" w:rsidP="009837AA">
      <w:pPr>
        <w:rPr>
          <w:rFonts w:ascii="Arial" w:hAnsi="Arial" w:cs="Arial"/>
        </w:rPr>
      </w:pPr>
      <w:r w:rsidRPr="001B38F8">
        <w:rPr>
          <w:rFonts w:ascii="Arial" w:hAnsi="Arial" w:cs="Arial"/>
        </w:rPr>
        <w:t xml:space="preserve">Además, </w:t>
      </w:r>
      <w:r w:rsidR="00EF526B" w:rsidRPr="001B38F8">
        <w:rPr>
          <w:rFonts w:ascii="Arial" w:hAnsi="Arial" w:cs="Arial"/>
        </w:rPr>
        <w:t>se recopila y tiene en cuenta la</w:t>
      </w:r>
      <w:r w:rsidRPr="001B38F8">
        <w:rPr>
          <w:rFonts w:ascii="Arial" w:hAnsi="Arial" w:cs="Arial"/>
        </w:rPr>
        <w:t xml:space="preserve"> retroalimentación de los usuarios</w:t>
      </w:r>
      <w:r w:rsidR="00EF526B" w:rsidRPr="001B38F8">
        <w:rPr>
          <w:rFonts w:ascii="Arial" w:hAnsi="Arial" w:cs="Arial"/>
        </w:rPr>
        <w:t>, para realizar</w:t>
      </w:r>
      <w:r w:rsidRPr="001B38F8">
        <w:rPr>
          <w:rFonts w:ascii="Arial" w:hAnsi="Arial" w:cs="Arial"/>
        </w:rPr>
        <w:t xml:space="preserve"> análisis cualitativos </w:t>
      </w:r>
      <w:r w:rsidR="00EF526B" w:rsidRPr="001B38F8">
        <w:rPr>
          <w:rFonts w:ascii="Arial" w:hAnsi="Arial" w:cs="Arial"/>
        </w:rPr>
        <w:t xml:space="preserve">con la finalidad de </w:t>
      </w:r>
      <w:r w:rsidRPr="001B38F8">
        <w:rPr>
          <w:rFonts w:ascii="Arial" w:hAnsi="Arial" w:cs="Arial"/>
        </w:rPr>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1B38F8" w:rsidRDefault="004B3EE8" w:rsidP="009837AA">
      <w:pPr>
        <w:rPr>
          <w:rFonts w:ascii="Arial" w:hAnsi="Arial" w:cs="Arial"/>
        </w:rPr>
      </w:pPr>
    </w:p>
    <w:p w14:paraId="6844A634" w14:textId="77777777" w:rsidR="00C4131E" w:rsidRPr="001B38F8" w:rsidRDefault="00C4131E" w:rsidP="009837AA">
      <w:pPr>
        <w:pStyle w:val="Ttulo2"/>
        <w:rPr>
          <w:rFonts w:ascii="Arial" w:hAnsi="Arial"/>
        </w:rPr>
      </w:pPr>
      <w:bookmarkStart w:id="18" w:name="_Toc162797407"/>
      <w:bookmarkStart w:id="19" w:name="_Toc166184697"/>
      <w:bookmarkStart w:id="20" w:name="_Toc54935097"/>
      <w:r w:rsidRPr="001B38F8">
        <w:rPr>
          <w:rFonts w:ascii="Arial" w:hAnsi="Arial"/>
          <w:caps w:val="0"/>
        </w:rPr>
        <w:t>Desarrollo del prototipo de la web</w:t>
      </w:r>
      <w:bookmarkEnd w:id="18"/>
      <w:bookmarkEnd w:id="19"/>
    </w:p>
    <w:p w14:paraId="3C7E4B26" w14:textId="17D0B116" w:rsidR="000D09A0" w:rsidRPr="001B38F8" w:rsidRDefault="004A0D7D" w:rsidP="009837AA">
      <w:pPr>
        <w:pStyle w:val="Ttulo3"/>
        <w:rPr>
          <w:rFonts w:ascii="Arial" w:hAnsi="Arial" w:cs="Arial"/>
        </w:rPr>
      </w:pPr>
      <w:bookmarkStart w:id="21" w:name="_Toc162797408"/>
      <w:bookmarkStart w:id="22" w:name="_Toc166184698"/>
      <w:bookmarkEnd w:id="20"/>
      <w:r w:rsidRPr="001B38F8">
        <w:rPr>
          <w:rFonts w:ascii="Arial" w:hAnsi="Arial" w:cs="Arial"/>
        </w:rPr>
        <w:t>Consideraciones para el desarrollo de la web</w:t>
      </w:r>
      <w:bookmarkEnd w:id="21"/>
      <w:bookmarkEnd w:id="22"/>
    </w:p>
    <w:p w14:paraId="3ED14808" w14:textId="77777777" w:rsidR="00D4108A" w:rsidRPr="001B38F8" w:rsidRDefault="00D4108A" w:rsidP="009837AA">
      <w:pPr>
        <w:rPr>
          <w:rFonts w:ascii="Arial" w:hAnsi="Arial" w:cs="Arial"/>
        </w:rPr>
      </w:pPr>
    </w:p>
    <w:p w14:paraId="335B4CD1" w14:textId="05339F3E" w:rsidR="00D4108A" w:rsidRPr="001B38F8" w:rsidRDefault="00D4108A" w:rsidP="009837AA">
      <w:pPr>
        <w:rPr>
          <w:rFonts w:ascii="Arial" w:hAnsi="Arial" w:cs="Arial"/>
        </w:rPr>
      </w:pPr>
      <w:r w:rsidRPr="001B38F8">
        <w:rPr>
          <w:rFonts w:ascii="Arial" w:hAnsi="Arial" w:cs="Arial"/>
        </w:rPr>
        <w:t>Se tendrá en cuenta un diseño sencillo y minimalista</w:t>
      </w:r>
      <w:r w:rsidR="00A94E3D" w:rsidRPr="001B38F8">
        <w:rPr>
          <w:rFonts w:ascii="Arial" w:hAnsi="Arial" w:cs="Arial"/>
        </w:rPr>
        <w:t>, con un buen uso de espacios en blanco para crear una sensación de amplitud y orden</w:t>
      </w:r>
      <w:r w:rsidR="006343F3" w:rsidRPr="001B38F8">
        <w:rPr>
          <w:rFonts w:ascii="Arial" w:hAnsi="Arial" w:cs="Arial"/>
        </w:rPr>
        <w:t>. Junto con el uso de una tipografía y paletas de colores atractiva y que se adapten al estilo de la aplicación.</w:t>
      </w:r>
    </w:p>
    <w:p w14:paraId="641DFADF" w14:textId="77777777" w:rsidR="00763A13" w:rsidRPr="001B38F8" w:rsidRDefault="00763A13" w:rsidP="009837AA">
      <w:pPr>
        <w:rPr>
          <w:rFonts w:ascii="Arial" w:hAnsi="Arial" w:cs="Arial"/>
        </w:rPr>
      </w:pPr>
    </w:p>
    <w:p w14:paraId="06C8E446" w14:textId="362B5610" w:rsidR="006343F3" w:rsidRPr="001B38F8" w:rsidRDefault="006343F3" w:rsidP="009837AA">
      <w:pPr>
        <w:rPr>
          <w:rFonts w:ascii="Arial" w:hAnsi="Arial" w:cs="Arial"/>
        </w:rPr>
      </w:pPr>
      <w:r w:rsidRPr="001B38F8">
        <w:rPr>
          <w:rFonts w:ascii="Arial" w:hAnsi="Arial" w:cs="Arial"/>
        </w:rPr>
        <w:t xml:space="preserve">Por último, se podrán incluir imágenes y videos </w:t>
      </w:r>
      <w:r w:rsidR="00763A13" w:rsidRPr="001B38F8">
        <w:rPr>
          <w:rFonts w:ascii="Arial" w:hAnsi="Arial" w:cs="Arial"/>
        </w:rPr>
        <w:t>que sean relevantes para el contenido de la aplicación</w:t>
      </w:r>
    </w:p>
    <w:p w14:paraId="1FBBD201" w14:textId="77777777" w:rsidR="00763A13" w:rsidRPr="001B38F8" w:rsidRDefault="00763A13" w:rsidP="009837AA">
      <w:pPr>
        <w:rPr>
          <w:rFonts w:ascii="Arial" w:hAnsi="Arial" w:cs="Arial"/>
        </w:rPr>
      </w:pPr>
    </w:p>
    <w:p w14:paraId="62412D91" w14:textId="4CAD510F" w:rsidR="002E6D90" w:rsidRPr="001B38F8" w:rsidRDefault="00306570" w:rsidP="009837AA">
      <w:pPr>
        <w:rPr>
          <w:rFonts w:ascii="Arial" w:hAnsi="Arial" w:cs="Arial"/>
        </w:rPr>
      </w:pPr>
      <w:r w:rsidRPr="001B38F8">
        <w:rPr>
          <w:rFonts w:ascii="Arial" w:hAnsi="Arial" w:cs="Arial"/>
        </w:rPr>
        <w:t>Con relación a</w:t>
      </w:r>
      <w:r w:rsidR="002E6D90" w:rsidRPr="001B38F8">
        <w:rPr>
          <w:rFonts w:ascii="Arial" w:hAnsi="Arial" w:cs="Arial"/>
        </w:rPr>
        <w:t xml:space="preserve"> la parte de programación, se escribirá un código limpio y organizado</w:t>
      </w:r>
      <w:r w:rsidR="00D77414" w:rsidRPr="001B38F8">
        <w:rPr>
          <w:rFonts w:ascii="Arial" w:hAnsi="Arial" w:cs="Arial"/>
        </w:rPr>
        <w:t xml:space="preserve"> con los comentarios pertinentes explicando su funcionamiento, junto al uso de librerías necesarias.</w:t>
      </w:r>
    </w:p>
    <w:p w14:paraId="228D56E5" w14:textId="37FA9166" w:rsidR="00306570" w:rsidRPr="001B38F8" w:rsidRDefault="00306570" w:rsidP="009837AA">
      <w:pPr>
        <w:rPr>
          <w:rFonts w:ascii="Arial" w:hAnsi="Arial" w:cs="Arial"/>
        </w:rPr>
      </w:pPr>
      <w:r w:rsidRPr="001B38F8">
        <w:rPr>
          <w:rFonts w:ascii="Arial" w:hAnsi="Arial" w:cs="Arial"/>
        </w:rPr>
        <w:t>Para el desarrollo de la aplicación web</w:t>
      </w:r>
      <w:r w:rsidR="009D7257" w:rsidRPr="001B38F8">
        <w:rPr>
          <w:rFonts w:ascii="Arial" w:hAnsi="Arial" w:cs="Arial"/>
        </w:rPr>
        <w:t xml:space="preserve"> se hará uso e Python Flask</w:t>
      </w:r>
      <w:r w:rsidR="00081F20" w:rsidRPr="001B38F8">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1B38F8" w:rsidRDefault="00763A13" w:rsidP="009837AA">
      <w:pPr>
        <w:rPr>
          <w:rFonts w:ascii="Arial" w:hAnsi="Arial" w:cs="Arial"/>
        </w:rPr>
      </w:pPr>
    </w:p>
    <w:p w14:paraId="55F205C7" w14:textId="77777777" w:rsidR="00D4108A" w:rsidRPr="001B38F8" w:rsidRDefault="00D4108A" w:rsidP="009837AA">
      <w:pPr>
        <w:rPr>
          <w:rFonts w:ascii="Arial" w:hAnsi="Arial" w:cs="Arial"/>
        </w:rPr>
      </w:pPr>
    </w:p>
    <w:p w14:paraId="4A3D1A13" w14:textId="713EE9B8" w:rsidR="004A0D7D" w:rsidRPr="001B38F8" w:rsidRDefault="00B44220" w:rsidP="009837AA">
      <w:pPr>
        <w:pStyle w:val="Ttulo3"/>
        <w:rPr>
          <w:rFonts w:ascii="Arial" w:hAnsi="Arial" w:cs="Arial"/>
        </w:rPr>
      </w:pPr>
      <w:bookmarkStart w:id="23" w:name="_Toc162797409"/>
      <w:bookmarkStart w:id="24" w:name="_Toc166184699"/>
      <w:r w:rsidRPr="001B38F8">
        <w:rPr>
          <w:rFonts w:ascii="Arial" w:hAnsi="Arial" w:cs="Arial"/>
        </w:rPr>
        <w:t xml:space="preserve">Pasos para el desarrollo </w:t>
      </w:r>
      <w:bookmarkEnd w:id="23"/>
      <w:bookmarkEnd w:id="24"/>
      <w:r w:rsidR="007E72BB" w:rsidRPr="001B38F8">
        <w:rPr>
          <w:rFonts w:ascii="Arial" w:hAnsi="Arial" w:cs="Arial"/>
        </w:rPr>
        <w:t>la API</w:t>
      </w:r>
    </w:p>
    <w:p w14:paraId="58473E0F" w14:textId="77777777" w:rsidR="00284D33" w:rsidRPr="001B38F8" w:rsidRDefault="00284D33" w:rsidP="00284D33">
      <w:pPr>
        <w:rPr>
          <w:rFonts w:ascii="Arial" w:hAnsi="Arial" w:cs="Arial"/>
        </w:rPr>
      </w:pPr>
    </w:p>
    <w:p w14:paraId="0833F9B7" w14:textId="77777777" w:rsidR="00196B40" w:rsidRPr="001B38F8" w:rsidRDefault="00196B40" w:rsidP="009837AA">
      <w:pPr>
        <w:pStyle w:val="Ttulo4"/>
        <w:rPr>
          <w:rFonts w:ascii="Arial" w:hAnsi="Arial" w:cs="Arial"/>
        </w:rPr>
      </w:pPr>
      <w:r w:rsidRPr="001B38F8">
        <w:rPr>
          <w:rFonts w:ascii="Arial" w:hAnsi="Arial" w:cs="Arial"/>
        </w:rPr>
        <w:lastRenderedPageBreak/>
        <w:t>Identificar funcionalidades clave</w:t>
      </w:r>
    </w:p>
    <w:p w14:paraId="2EB82A14" w14:textId="77777777" w:rsidR="00EB6149" w:rsidRPr="001B38F8" w:rsidRDefault="00EB6149" w:rsidP="009837AA">
      <w:pPr>
        <w:rPr>
          <w:rFonts w:ascii="Arial" w:hAnsi="Arial" w:cs="Arial"/>
        </w:rPr>
      </w:pPr>
    </w:p>
    <w:p w14:paraId="0106BFF9" w14:textId="19DFEB7A" w:rsidR="00052B57" w:rsidRPr="001B38F8" w:rsidRDefault="00052B57" w:rsidP="00052B57">
      <w:pPr>
        <w:rPr>
          <w:rFonts w:ascii="Arial" w:hAnsi="Arial" w:cs="Arial"/>
        </w:rPr>
      </w:pPr>
      <w:r w:rsidRPr="001B38F8">
        <w:rPr>
          <w:rFonts w:ascii="Arial" w:hAnsi="Arial" w:cs="Arial"/>
        </w:rPr>
        <w:t>Para la API, se han identificado las siguientes funcionalidades clave:</w:t>
      </w:r>
    </w:p>
    <w:p w14:paraId="7233A924" w14:textId="77777777" w:rsidR="00052B57" w:rsidRPr="001B38F8" w:rsidRDefault="00052B57" w:rsidP="00052B57">
      <w:pPr>
        <w:rPr>
          <w:rFonts w:ascii="Arial" w:hAnsi="Arial" w:cs="Arial"/>
        </w:rPr>
      </w:pPr>
    </w:p>
    <w:p w14:paraId="7AFF661B"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1B38F8" w:rsidRDefault="00052B57" w:rsidP="00052B57">
      <w:pPr>
        <w:pStyle w:val="Prrafodelista"/>
        <w:rPr>
          <w:rFonts w:ascii="Arial" w:hAnsi="Arial" w:cs="Arial"/>
        </w:rPr>
      </w:pPr>
    </w:p>
    <w:p w14:paraId="32FD11EC"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 xml:space="preserve">Traducción automática: La API traducirá automáticamente las preguntas de los usuarios del español al inglés y las respuestas generadas del inglés al español, utilizando la biblioteca </w:t>
      </w:r>
      <w:proofErr w:type="spellStart"/>
      <w:r w:rsidRPr="001B38F8">
        <w:rPr>
          <w:rFonts w:ascii="Arial" w:hAnsi="Arial" w:cs="Arial"/>
        </w:rPr>
        <w:t>googletrans</w:t>
      </w:r>
      <w:proofErr w:type="spellEnd"/>
      <w:r w:rsidRPr="001B38F8">
        <w:rPr>
          <w:rFonts w:ascii="Arial" w:hAnsi="Arial" w:cs="Arial"/>
        </w:rPr>
        <w:t>.</w:t>
      </w:r>
    </w:p>
    <w:p w14:paraId="27F304F8" w14:textId="77777777" w:rsidR="00052B57" w:rsidRPr="001B38F8" w:rsidRDefault="00052B57" w:rsidP="00052B57">
      <w:pPr>
        <w:pStyle w:val="Prrafodelista"/>
        <w:rPr>
          <w:rFonts w:ascii="Arial" w:hAnsi="Arial" w:cs="Arial"/>
        </w:rPr>
      </w:pPr>
    </w:p>
    <w:p w14:paraId="31A55058"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Integración con herramientas externas: Utilizaremos herramientas adicionales como Wikipedia y Arxiv para enriquecer las respuestas y proporcionar información complementaria relevante.</w:t>
      </w:r>
    </w:p>
    <w:p w14:paraId="36EDE262" w14:textId="77777777" w:rsidR="00052B57" w:rsidRPr="001B38F8" w:rsidRDefault="00052B57" w:rsidP="00052B57">
      <w:pPr>
        <w:pStyle w:val="Prrafodelista"/>
        <w:rPr>
          <w:rFonts w:ascii="Arial" w:hAnsi="Arial" w:cs="Arial"/>
        </w:rPr>
      </w:pPr>
    </w:p>
    <w:p w14:paraId="2E080FFE"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1B38F8" w:rsidRDefault="00437A70" w:rsidP="009837AA">
      <w:pPr>
        <w:rPr>
          <w:rFonts w:ascii="Arial" w:hAnsi="Arial" w:cs="Arial"/>
        </w:rPr>
      </w:pPr>
    </w:p>
    <w:p w14:paraId="435D96D1" w14:textId="635175EA" w:rsidR="00DE2D42" w:rsidRPr="001B38F8" w:rsidRDefault="001E6B34" w:rsidP="009837AA">
      <w:pPr>
        <w:pStyle w:val="Ttulo4"/>
        <w:rPr>
          <w:rFonts w:ascii="Arial" w:hAnsi="Arial" w:cs="Arial"/>
        </w:rPr>
      </w:pPr>
      <w:r w:rsidRPr="001B38F8">
        <w:rPr>
          <w:rFonts w:ascii="Arial" w:hAnsi="Arial" w:cs="Arial"/>
        </w:rPr>
        <w:t>Diseño de la arquitectura de la API</w:t>
      </w:r>
    </w:p>
    <w:p w14:paraId="66A3E564" w14:textId="4178C6C1" w:rsidR="00AE3A86" w:rsidRPr="001B38F8" w:rsidRDefault="00F579B4" w:rsidP="00AE3A86">
      <w:pPr>
        <w:rPr>
          <w:rFonts w:ascii="Arial" w:hAnsi="Arial" w:cs="Arial"/>
        </w:rPr>
      </w:pPr>
      <w:r>
        <w:rPr>
          <w:rFonts w:ascii="Arial" w:hAnsi="Arial" w:cs="Arial"/>
        </w:rPr>
        <w:t xml:space="preserve">Se ha </w:t>
      </w:r>
      <w:r w:rsidR="00AE3A86" w:rsidRPr="001B38F8">
        <w:rPr>
          <w:rFonts w:ascii="Arial" w:hAnsi="Arial" w:cs="Arial"/>
        </w:rPr>
        <w:t>diseñado una arquitectura modular y escalable para nuestra API, utilizando FastAPI como framework principal. La arquitectura se compone de los siguientes componentes:</w:t>
      </w:r>
    </w:p>
    <w:p w14:paraId="38A427E9"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Endpoint de consulta (/ask): Recibe las preguntas de los usuarios y devuelve las respuestas generadas.</w:t>
      </w:r>
    </w:p>
    <w:p w14:paraId="0C9BF5C8"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traducción: Utiliza la biblioteca </w:t>
      </w:r>
      <w:proofErr w:type="spellStart"/>
      <w:r w:rsidRPr="001B38F8">
        <w:rPr>
          <w:rFonts w:ascii="Arial" w:hAnsi="Arial" w:cs="Arial"/>
        </w:rPr>
        <w:t>googletrans</w:t>
      </w:r>
      <w:proofErr w:type="spellEnd"/>
      <w:r w:rsidRPr="001B38F8">
        <w:rPr>
          <w:rFonts w:ascii="Arial" w:hAnsi="Arial" w:cs="Arial"/>
        </w:rPr>
        <w:t xml:space="preserve"> para traducir las preguntas y respuestas entre español e inglés.</w:t>
      </w:r>
    </w:p>
    <w:p w14:paraId="5630AEDB"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lastRenderedPageBreak/>
        <w:t xml:space="preserve">Módulo de carga y vectorización de documentos: Carga los documentos médicos y de estilo de vida, y genera </w:t>
      </w:r>
      <w:proofErr w:type="spellStart"/>
      <w:r w:rsidRPr="001B38F8">
        <w:rPr>
          <w:rFonts w:ascii="Arial" w:hAnsi="Arial" w:cs="Arial"/>
        </w:rPr>
        <w:t>embeddings</w:t>
      </w:r>
      <w:proofErr w:type="spellEnd"/>
      <w:r w:rsidRPr="001B38F8">
        <w:rPr>
          <w:rFonts w:ascii="Arial" w:hAnsi="Arial" w:cs="Arial"/>
        </w:rPr>
        <w:t xml:space="preserve"> utilizando </w:t>
      </w:r>
      <w:proofErr w:type="spellStart"/>
      <w:r w:rsidRPr="001B38F8">
        <w:rPr>
          <w:rFonts w:ascii="Arial" w:hAnsi="Arial" w:cs="Arial"/>
        </w:rPr>
        <w:t>Langchain</w:t>
      </w:r>
      <w:proofErr w:type="spellEnd"/>
      <w:r w:rsidRPr="001B38F8">
        <w:rPr>
          <w:rFonts w:ascii="Arial" w:hAnsi="Arial" w:cs="Arial"/>
        </w:rPr>
        <w:t xml:space="preserve"> y FAISS.</w:t>
      </w:r>
    </w:p>
    <w:p w14:paraId="24B0E00D"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Módulo de generación de respuestas: Utiliza modelos de lenguaje grande (LLM) como GPT-J y herramientas adicionales para generar respuestas personalizadas.</w:t>
      </w:r>
    </w:p>
    <w:p w14:paraId="30901A0E"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Base de datos vectorial: Almacena los </w:t>
      </w:r>
      <w:proofErr w:type="spellStart"/>
      <w:r w:rsidRPr="001B38F8">
        <w:rPr>
          <w:rFonts w:ascii="Arial" w:hAnsi="Arial" w:cs="Arial"/>
        </w:rPr>
        <w:t>embeddings</w:t>
      </w:r>
      <w:proofErr w:type="spellEnd"/>
      <w:r w:rsidRPr="001B38F8">
        <w:rPr>
          <w:rFonts w:ascii="Arial" w:hAnsi="Arial" w:cs="Arial"/>
        </w:rPr>
        <w:t xml:space="preserve"> generados a partir de los documentos cargados, utilizando FAISS para una recuperación eficiente.</w:t>
      </w:r>
    </w:p>
    <w:p w14:paraId="70F52AD6" w14:textId="106C81FE" w:rsidR="00205A2D" w:rsidRPr="001B38F8" w:rsidRDefault="00205A2D" w:rsidP="009837AA">
      <w:pPr>
        <w:rPr>
          <w:rFonts w:ascii="Arial" w:hAnsi="Arial" w:cs="Arial"/>
        </w:rPr>
      </w:pPr>
    </w:p>
    <w:p w14:paraId="7D97EA0C" w14:textId="607FEE96" w:rsidR="00873C4A" w:rsidRPr="001B38F8" w:rsidRDefault="00AE3A86" w:rsidP="009837AA">
      <w:pPr>
        <w:pStyle w:val="Ttulo4"/>
        <w:rPr>
          <w:rFonts w:ascii="Arial" w:hAnsi="Arial" w:cs="Arial"/>
        </w:rPr>
      </w:pPr>
      <w:r w:rsidRPr="001B38F8">
        <w:rPr>
          <w:rFonts w:ascii="Arial" w:hAnsi="Arial" w:cs="Arial"/>
        </w:rPr>
        <w:t>Selección de tecnologías y bibliotecas</w:t>
      </w:r>
    </w:p>
    <w:p w14:paraId="43F75FC0" w14:textId="77777777" w:rsidR="00EB6149" w:rsidRPr="001B38F8" w:rsidRDefault="00EB6149" w:rsidP="009837AA">
      <w:pPr>
        <w:rPr>
          <w:rFonts w:ascii="Arial" w:hAnsi="Arial" w:cs="Arial"/>
        </w:rPr>
      </w:pPr>
    </w:p>
    <w:p w14:paraId="2BD453DE" w14:textId="63698155" w:rsidR="002C787D" w:rsidRPr="001B38F8" w:rsidRDefault="00F03754" w:rsidP="002C787D">
      <w:pPr>
        <w:rPr>
          <w:rFonts w:ascii="Arial" w:hAnsi="Arial" w:cs="Arial"/>
        </w:rPr>
      </w:pPr>
      <w:r>
        <w:rPr>
          <w:rFonts w:ascii="Arial" w:hAnsi="Arial" w:cs="Arial"/>
        </w:rPr>
        <w:t>Se han</w:t>
      </w:r>
      <w:r w:rsidR="002C787D" w:rsidRPr="001B38F8">
        <w:rPr>
          <w:rFonts w:ascii="Arial" w:hAnsi="Arial" w:cs="Arial"/>
        </w:rPr>
        <w:t xml:space="preserve"> seleccionado cuidadosamente las tecnologías y bibliotecas más adecuadas para el desarrollo de </w:t>
      </w:r>
      <w:r>
        <w:rPr>
          <w:rFonts w:ascii="Arial" w:hAnsi="Arial" w:cs="Arial"/>
        </w:rPr>
        <w:t>la</w:t>
      </w:r>
      <w:r w:rsidR="002C787D" w:rsidRPr="001B38F8">
        <w:rPr>
          <w:rFonts w:ascii="Arial" w:hAnsi="Arial" w:cs="Arial"/>
        </w:rPr>
        <w:t xml:space="preserve"> API:</w:t>
      </w:r>
    </w:p>
    <w:p w14:paraId="0BA2251F"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stAPI: Un framework web moderno y eficiente para construir </w:t>
      </w:r>
      <w:proofErr w:type="spellStart"/>
      <w:r w:rsidRPr="001B38F8">
        <w:rPr>
          <w:rFonts w:ascii="Arial" w:hAnsi="Arial" w:cs="Arial"/>
        </w:rPr>
        <w:t>APIs</w:t>
      </w:r>
      <w:proofErr w:type="spellEnd"/>
      <w:r w:rsidRPr="001B38F8">
        <w:rPr>
          <w:rFonts w:ascii="Arial" w:hAnsi="Arial" w:cs="Arial"/>
        </w:rPr>
        <w:t xml:space="preserve"> en Python, que nos permite crear endpoints rápidos y seguros.</w:t>
      </w:r>
    </w:p>
    <w:p w14:paraId="6676D5F3"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Langchain</w:t>
      </w:r>
      <w:proofErr w:type="spellEnd"/>
      <w:r w:rsidRPr="001B38F8">
        <w:rPr>
          <w:rFonts w:ascii="Arial" w:hAnsi="Arial" w:cs="Arial"/>
        </w:rPr>
        <w:t xml:space="preserve">: Una biblioteca de desarrollo de aplicaciones de lenguaje natural que nos proporciona herramientas y componentes para cargar y procesar documentos, generar </w:t>
      </w:r>
      <w:proofErr w:type="spellStart"/>
      <w:r w:rsidRPr="001B38F8">
        <w:rPr>
          <w:rFonts w:ascii="Arial" w:hAnsi="Arial" w:cs="Arial"/>
        </w:rPr>
        <w:t>embeddings</w:t>
      </w:r>
      <w:proofErr w:type="spellEnd"/>
      <w:r w:rsidRPr="001B38F8">
        <w:rPr>
          <w:rFonts w:ascii="Arial" w:hAnsi="Arial" w:cs="Arial"/>
        </w:rPr>
        <w:t xml:space="preserve"> y definir agentes conversacionales.</w:t>
      </w:r>
    </w:p>
    <w:p w14:paraId="77FAB440"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ISS: Una biblioteca para la búsqueda eficiente de similitud en espacios vectoriales, que utilizamos para almacenar y recuperar </w:t>
      </w:r>
      <w:proofErr w:type="spellStart"/>
      <w:r w:rsidRPr="001B38F8">
        <w:rPr>
          <w:rFonts w:ascii="Arial" w:hAnsi="Arial" w:cs="Arial"/>
        </w:rPr>
        <w:t>embeddings</w:t>
      </w:r>
      <w:proofErr w:type="spellEnd"/>
      <w:r w:rsidRPr="001B38F8">
        <w:rPr>
          <w:rFonts w:ascii="Arial" w:hAnsi="Arial" w:cs="Arial"/>
        </w:rPr>
        <w:t xml:space="preserve"> de manera rápida.</w:t>
      </w:r>
    </w:p>
    <w:p w14:paraId="67E1E772"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Groq: Una plataforma de aceleración de hardware para modelos de aprendizaje automático, que nos permite obtener respuestas más rápidas y eficientes al integrarla con el modelo GPT-J.</w:t>
      </w:r>
    </w:p>
    <w:p w14:paraId="6078E557"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googletrans</w:t>
      </w:r>
      <w:proofErr w:type="spellEnd"/>
      <w:r w:rsidRPr="001B38F8">
        <w:rPr>
          <w:rFonts w:ascii="Arial" w:hAnsi="Arial" w:cs="Arial"/>
        </w:rPr>
        <w:t>: Una biblioteca de Python para la traducción automática, que utilizamos para traducir las preguntas y respuestas entre español e inglés.</w:t>
      </w:r>
    </w:p>
    <w:p w14:paraId="78C1ED72" w14:textId="77777777" w:rsidR="00EB6149" w:rsidRPr="001B38F8" w:rsidRDefault="00EB6149" w:rsidP="009837AA">
      <w:pPr>
        <w:rPr>
          <w:rFonts w:ascii="Arial" w:hAnsi="Arial" w:cs="Arial"/>
        </w:rPr>
      </w:pPr>
    </w:p>
    <w:p w14:paraId="01E62067" w14:textId="6710506A" w:rsidR="00794730" w:rsidRPr="001B38F8" w:rsidRDefault="002C787D" w:rsidP="009837AA">
      <w:pPr>
        <w:pStyle w:val="Ttulo4"/>
        <w:rPr>
          <w:rFonts w:ascii="Arial" w:hAnsi="Arial" w:cs="Arial"/>
        </w:rPr>
      </w:pPr>
      <w:r w:rsidRPr="001B38F8">
        <w:rPr>
          <w:rFonts w:ascii="Arial" w:hAnsi="Arial" w:cs="Arial"/>
        </w:rPr>
        <w:t>Desarrollo del agente personalizado</w:t>
      </w:r>
    </w:p>
    <w:p w14:paraId="0B98C16B" w14:textId="77777777" w:rsidR="0072614B" w:rsidRPr="001B38F8" w:rsidRDefault="0072614B" w:rsidP="009837AA">
      <w:pPr>
        <w:rPr>
          <w:rFonts w:ascii="Arial" w:hAnsi="Arial" w:cs="Arial"/>
        </w:rPr>
      </w:pPr>
    </w:p>
    <w:p w14:paraId="1E7AD720" w14:textId="7D0E3C91" w:rsidR="005268B7" w:rsidRDefault="00E623E8" w:rsidP="00E623E8">
      <w:pPr>
        <w:rPr>
          <w:rFonts w:ascii="Arial" w:hAnsi="Arial" w:cs="Arial"/>
        </w:rPr>
      </w:pPr>
      <w:r>
        <w:rPr>
          <w:rFonts w:ascii="Arial" w:hAnsi="Arial" w:cs="Arial"/>
        </w:rPr>
        <w:t>Se desarrolla</w:t>
      </w:r>
      <w:r w:rsidR="005268B7" w:rsidRPr="001B38F8">
        <w:rPr>
          <w:rFonts w:ascii="Arial" w:hAnsi="Arial" w:cs="Arial"/>
        </w:rPr>
        <w:t xml:space="preserve"> un agente personalizado utilizando la función </w:t>
      </w:r>
      <w:proofErr w:type="spellStart"/>
      <w:r w:rsidR="005268B7" w:rsidRPr="001B38F8">
        <w:rPr>
          <w:rFonts w:ascii="Arial" w:hAnsi="Arial" w:cs="Arial"/>
        </w:rPr>
        <w:t>create_custom_tools_agent</w:t>
      </w:r>
      <w:proofErr w:type="spellEnd"/>
      <w:r w:rsidR="005268B7" w:rsidRPr="001B38F8">
        <w:rPr>
          <w:rFonts w:ascii="Arial" w:hAnsi="Arial" w:cs="Arial"/>
        </w:rPr>
        <w:t xml:space="preserve"> definida en el archivo custom_agent.py. Este agente </w:t>
      </w:r>
      <w:r w:rsidR="005268B7" w:rsidRPr="001B38F8">
        <w:rPr>
          <w:rFonts w:ascii="Arial" w:hAnsi="Arial" w:cs="Arial"/>
        </w:rPr>
        <w:lastRenderedPageBreak/>
        <w:t>actúa como el controlador central de nuestra API, coordinando la interacción entre los diferentes componentes y herramientas.</w:t>
      </w:r>
    </w:p>
    <w:p w14:paraId="70C96EC1" w14:textId="77777777" w:rsidR="00E35952" w:rsidRPr="001B38F8" w:rsidRDefault="00E35952" w:rsidP="00E623E8">
      <w:pPr>
        <w:rPr>
          <w:rFonts w:ascii="Arial" w:hAnsi="Arial" w:cs="Arial"/>
        </w:rPr>
      </w:pPr>
    </w:p>
    <w:p w14:paraId="699BA663" w14:textId="77777777" w:rsidR="005268B7" w:rsidRPr="001B38F8" w:rsidRDefault="005268B7" w:rsidP="005268B7">
      <w:pPr>
        <w:rPr>
          <w:rFonts w:ascii="Arial" w:hAnsi="Arial" w:cs="Arial"/>
        </w:rPr>
      </w:pPr>
      <w:r w:rsidRPr="001B38F8">
        <w:rPr>
          <w:rFonts w:ascii="Arial" w:hAnsi="Arial" w:cs="Arial"/>
        </w:rPr>
        <w:t xml:space="preserve">El agente recibe las consultas de los usuarios, las procesa utilizando los LLM y las herramientas adicionales, y genera respuestas personalizadas basadas en los documentos cargados y los </w:t>
      </w:r>
      <w:proofErr w:type="spellStart"/>
      <w:r w:rsidRPr="001B38F8">
        <w:rPr>
          <w:rFonts w:ascii="Arial" w:hAnsi="Arial" w:cs="Arial"/>
        </w:rPr>
        <w:t>embeddings</w:t>
      </w:r>
      <w:proofErr w:type="spellEnd"/>
      <w:r w:rsidRPr="001B38F8">
        <w:rPr>
          <w:rFonts w:ascii="Arial" w:hAnsi="Arial" w:cs="Arial"/>
        </w:rPr>
        <w:t xml:space="preserve"> generados. La implementación de este agente personalizado nos permite aprovechar al máximo las capacidades de los LLM y las herramientas adicionales, adaptándolas a nuestro caso de uso específico.</w:t>
      </w:r>
    </w:p>
    <w:p w14:paraId="0DC35B98" w14:textId="77777777" w:rsidR="0072614B" w:rsidRPr="001B38F8"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491CB0AE" w:rsidR="00794730" w:rsidRPr="001B38F8" w:rsidRDefault="00A21F73" w:rsidP="009837AA">
      <w:pPr>
        <w:pStyle w:val="Ttulo4"/>
        <w:rPr>
          <w:rFonts w:ascii="Arial" w:hAnsi="Arial" w:cs="Arial"/>
        </w:rPr>
      </w:pPr>
      <w:r w:rsidRPr="001B38F8">
        <w:rPr>
          <w:rFonts w:ascii="Arial" w:hAnsi="Arial" w:cs="Arial"/>
        </w:rPr>
        <w:t>Integración de herramientas externas</w:t>
      </w:r>
    </w:p>
    <w:p w14:paraId="2CA85A16" w14:textId="77777777" w:rsidR="0072614B" w:rsidRPr="001B38F8" w:rsidRDefault="0072614B" w:rsidP="009837AA">
      <w:pPr>
        <w:rPr>
          <w:rFonts w:ascii="Arial" w:hAnsi="Arial" w:cs="Arial"/>
        </w:rPr>
      </w:pPr>
    </w:p>
    <w:p w14:paraId="708F6315" w14:textId="645F7CC1" w:rsidR="00A21F73" w:rsidRPr="001B38F8" w:rsidRDefault="00E35952" w:rsidP="00A21F73">
      <w:pPr>
        <w:rPr>
          <w:rFonts w:ascii="Arial" w:hAnsi="Arial" w:cs="Arial"/>
        </w:rPr>
      </w:pPr>
      <w:r>
        <w:rPr>
          <w:rFonts w:ascii="Arial" w:hAnsi="Arial" w:cs="Arial"/>
        </w:rPr>
        <w:t xml:space="preserve">Se integran </w:t>
      </w:r>
      <w:r w:rsidR="00A21F73" w:rsidRPr="001B38F8">
        <w:rPr>
          <w:rFonts w:ascii="Arial" w:hAnsi="Arial" w:cs="Arial"/>
        </w:rPr>
        <w:t xml:space="preserve">herramientas adicionales como Wikipedia y Arxiv para enriquecer las respuestas generadas por nuestra API. Utilizamos las clases </w:t>
      </w:r>
      <w:proofErr w:type="spellStart"/>
      <w:r w:rsidR="00A21F73" w:rsidRPr="001B38F8">
        <w:rPr>
          <w:rFonts w:ascii="Arial" w:hAnsi="Arial" w:cs="Arial"/>
        </w:rPr>
        <w:t>WikipediaQueryRun</w:t>
      </w:r>
      <w:proofErr w:type="spellEnd"/>
      <w:r w:rsidR="00A21F73" w:rsidRPr="001B38F8">
        <w:rPr>
          <w:rFonts w:ascii="Arial" w:hAnsi="Arial" w:cs="Arial"/>
        </w:rPr>
        <w:t xml:space="preserve"> y </w:t>
      </w:r>
      <w:proofErr w:type="spellStart"/>
      <w:r w:rsidR="00A21F73" w:rsidRPr="001B38F8">
        <w:rPr>
          <w:rFonts w:ascii="Arial" w:hAnsi="Arial" w:cs="Arial"/>
        </w:rPr>
        <w:t>ArxivQueryRun</w:t>
      </w:r>
      <w:proofErr w:type="spellEnd"/>
      <w:r w:rsidR="00A21F73" w:rsidRPr="001B38F8">
        <w:rPr>
          <w:rFonts w:ascii="Arial" w:hAnsi="Arial" w:cs="Arial"/>
        </w:rPr>
        <w:t xml:space="preserve"> de </w:t>
      </w:r>
      <w:proofErr w:type="spellStart"/>
      <w:r w:rsidR="00A21F73" w:rsidRPr="001B38F8">
        <w:rPr>
          <w:rFonts w:ascii="Arial" w:hAnsi="Arial" w:cs="Arial"/>
        </w:rPr>
        <w:t>Langchain</w:t>
      </w:r>
      <w:proofErr w:type="spellEnd"/>
      <w:r w:rsidR="00A21F73" w:rsidRPr="001B38F8">
        <w:rPr>
          <w:rFonts w:ascii="Arial" w:hAnsi="Arial" w:cs="Arial"/>
        </w:rPr>
        <w:t xml:space="preserve"> para realizar consultas en estas fuentes externas y obtener información complementaria relevante.</w:t>
      </w:r>
    </w:p>
    <w:p w14:paraId="47D9217A" w14:textId="0DC320C8" w:rsidR="00A21F73" w:rsidRPr="001B38F8" w:rsidRDefault="00A21F73" w:rsidP="00A21F73">
      <w:pPr>
        <w:rPr>
          <w:rFonts w:ascii="Arial" w:hAnsi="Arial" w:cs="Arial"/>
        </w:rPr>
      </w:pPr>
      <w:r w:rsidRPr="001B38F8">
        <w:rPr>
          <w:rFonts w:ascii="Arial" w:hAnsi="Arial" w:cs="Arial"/>
        </w:rPr>
        <w:t>La integración de estas herramientas permite proporcionar respuestas más completas y precisas a las preguntas de los usuarios, aprovechando el conocimiento disponible en Wikipedia y los estudios científicos en Arxiv.</w:t>
      </w:r>
    </w:p>
    <w:p w14:paraId="05A16DE9" w14:textId="77777777" w:rsidR="0072614B" w:rsidRPr="001B38F8" w:rsidRDefault="0072614B" w:rsidP="009837AA">
      <w:pPr>
        <w:rPr>
          <w:rFonts w:ascii="Arial" w:hAnsi="Arial" w:cs="Arial"/>
        </w:rPr>
      </w:pPr>
    </w:p>
    <w:p w14:paraId="7AA20D06" w14:textId="603F0771" w:rsidR="00794730" w:rsidRPr="001B38F8" w:rsidRDefault="0048758C" w:rsidP="009837AA">
      <w:pPr>
        <w:pStyle w:val="Ttulo4"/>
        <w:rPr>
          <w:rFonts w:ascii="Arial" w:hAnsi="Arial" w:cs="Arial"/>
        </w:rPr>
      </w:pPr>
      <w:r w:rsidRPr="001B38F8">
        <w:rPr>
          <w:rFonts w:ascii="Arial" w:hAnsi="Arial" w:cs="Arial"/>
        </w:rPr>
        <w:t>Pruebas y validación</w:t>
      </w:r>
    </w:p>
    <w:p w14:paraId="19A26062" w14:textId="77777777" w:rsidR="00D402EB" w:rsidRPr="001B38F8" w:rsidRDefault="00D402EB" w:rsidP="009837AA">
      <w:pPr>
        <w:rPr>
          <w:rFonts w:ascii="Arial" w:hAnsi="Arial" w:cs="Arial"/>
        </w:rPr>
      </w:pPr>
    </w:p>
    <w:p w14:paraId="4D535CF7" w14:textId="3F9707C5" w:rsidR="0048758C" w:rsidRPr="001B38F8" w:rsidRDefault="003F7C51" w:rsidP="0048758C">
      <w:pPr>
        <w:rPr>
          <w:rFonts w:ascii="Arial" w:hAnsi="Arial" w:cs="Arial"/>
        </w:rPr>
      </w:pPr>
      <w:r>
        <w:rPr>
          <w:rFonts w:ascii="Arial" w:hAnsi="Arial" w:cs="Arial"/>
        </w:rPr>
        <w:t>Tras</w:t>
      </w:r>
      <w:r w:rsidR="0048758C" w:rsidRPr="001B38F8">
        <w:rPr>
          <w:rFonts w:ascii="Arial" w:hAnsi="Arial" w:cs="Arial"/>
        </w:rPr>
        <w:t xml:space="preserve"> </w:t>
      </w:r>
      <w:r>
        <w:rPr>
          <w:rFonts w:ascii="Arial" w:hAnsi="Arial" w:cs="Arial"/>
        </w:rPr>
        <w:t xml:space="preserve">realizad </w:t>
      </w:r>
      <w:r w:rsidR="0048758C" w:rsidRPr="001B38F8">
        <w:rPr>
          <w:rFonts w:ascii="Arial" w:hAnsi="Arial" w:cs="Arial"/>
        </w:rPr>
        <w:t>pruebas exhaustivas de nuestra API para garantizar su correcto funcionamiento y rendimiento</w:t>
      </w:r>
      <w:r>
        <w:rPr>
          <w:rFonts w:ascii="Arial" w:hAnsi="Arial" w:cs="Arial"/>
        </w:rPr>
        <w:t xml:space="preserve">, se han utilizado </w:t>
      </w:r>
      <w:r w:rsidR="0048758C" w:rsidRPr="001B38F8">
        <w:rPr>
          <w:rFonts w:ascii="Arial" w:hAnsi="Arial" w:cs="Arial"/>
        </w:rPr>
        <w:t xml:space="preserve">herramientas como </w:t>
      </w:r>
      <w:proofErr w:type="spellStart"/>
      <w:r w:rsidR="0048758C" w:rsidRPr="001B38F8">
        <w:rPr>
          <w:rFonts w:ascii="Arial" w:hAnsi="Arial" w:cs="Arial"/>
        </w:rPr>
        <w:t>Postman</w:t>
      </w:r>
      <w:proofErr w:type="spellEnd"/>
      <w:r w:rsidR="0048758C" w:rsidRPr="001B38F8">
        <w:rPr>
          <w:rFonts w:ascii="Arial" w:hAnsi="Arial" w:cs="Arial"/>
        </w:rPr>
        <w:t xml:space="preserve"> para probar los endpoints y verificar que las respuestas generadas sean coherentes y relevantes.</w:t>
      </w:r>
    </w:p>
    <w:p w14:paraId="1222472D" w14:textId="1E20DEA0" w:rsidR="0048758C" w:rsidRPr="001B38F8" w:rsidRDefault="0048758C" w:rsidP="0048758C">
      <w:pPr>
        <w:rPr>
          <w:rFonts w:ascii="Arial" w:hAnsi="Arial" w:cs="Arial"/>
        </w:rPr>
      </w:pPr>
      <w:r w:rsidRPr="001B38F8">
        <w:rPr>
          <w:rFonts w:ascii="Arial" w:hAnsi="Arial" w:cs="Arial"/>
        </w:rPr>
        <w:t xml:space="preserve">Además, </w:t>
      </w:r>
      <w:r w:rsidR="003F7C51">
        <w:rPr>
          <w:rFonts w:ascii="Arial" w:hAnsi="Arial" w:cs="Arial"/>
        </w:rPr>
        <w:t>tras</w:t>
      </w:r>
      <w:r w:rsidRPr="001B38F8">
        <w:rPr>
          <w:rFonts w:ascii="Arial" w:hAnsi="Arial" w:cs="Arial"/>
        </w:rPr>
        <w:t xml:space="preserve"> </w:t>
      </w:r>
      <w:r w:rsidR="003F7C51">
        <w:rPr>
          <w:rFonts w:ascii="Arial" w:hAnsi="Arial" w:cs="Arial"/>
        </w:rPr>
        <w:t xml:space="preserve">validar </w:t>
      </w:r>
      <w:r w:rsidRPr="001B38F8">
        <w:rPr>
          <w:rFonts w:ascii="Arial" w:hAnsi="Arial" w:cs="Arial"/>
        </w:rPr>
        <w:t xml:space="preserve">la integración de las diferentes tecnologías y bibliotecas utilizadas, </w:t>
      </w:r>
      <w:r w:rsidR="00F93342">
        <w:rPr>
          <w:rFonts w:ascii="Arial" w:hAnsi="Arial" w:cs="Arial"/>
        </w:rPr>
        <w:t>se aseguró</w:t>
      </w:r>
      <w:r w:rsidRPr="001B38F8">
        <w:rPr>
          <w:rFonts w:ascii="Arial" w:hAnsi="Arial" w:cs="Arial"/>
        </w:rPr>
        <w:t xml:space="preserve"> de que todas las piezas funcionen de manera armoniosa y eficiente.</w:t>
      </w:r>
    </w:p>
    <w:p w14:paraId="7918CC3B" w14:textId="77777777" w:rsidR="00D402EB" w:rsidRPr="001B38F8" w:rsidRDefault="00D402EB" w:rsidP="009837AA">
      <w:pPr>
        <w:rPr>
          <w:rFonts w:ascii="Arial" w:hAnsi="Arial" w:cs="Arial"/>
        </w:rPr>
      </w:pPr>
    </w:p>
    <w:p w14:paraId="4B68048D" w14:textId="34007153" w:rsidR="00794730" w:rsidRPr="001B38F8" w:rsidRDefault="00025214" w:rsidP="009837AA">
      <w:pPr>
        <w:pStyle w:val="Ttulo4"/>
        <w:rPr>
          <w:rFonts w:ascii="Arial" w:hAnsi="Arial" w:cs="Arial"/>
        </w:rPr>
      </w:pPr>
      <w:r w:rsidRPr="001B38F8">
        <w:rPr>
          <w:rFonts w:ascii="Arial" w:hAnsi="Arial" w:cs="Arial"/>
        </w:rPr>
        <w:lastRenderedPageBreak/>
        <w:t>Documentación y puesta en marcha</w:t>
      </w:r>
    </w:p>
    <w:p w14:paraId="4410289F" w14:textId="77777777" w:rsidR="00D402EB" w:rsidRPr="001B38F8" w:rsidRDefault="00D402EB" w:rsidP="009837AA">
      <w:pPr>
        <w:rPr>
          <w:rFonts w:ascii="Arial" w:hAnsi="Arial" w:cs="Arial"/>
        </w:rPr>
      </w:pPr>
    </w:p>
    <w:p w14:paraId="3D021E46" w14:textId="456F7D21" w:rsidR="00025214" w:rsidRPr="001B38F8" w:rsidRDefault="00F93342" w:rsidP="00025214">
      <w:pPr>
        <w:rPr>
          <w:rFonts w:ascii="Arial" w:hAnsi="Arial" w:cs="Arial"/>
        </w:rPr>
      </w:pPr>
      <w:r>
        <w:rPr>
          <w:rFonts w:ascii="Arial" w:hAnsi="Arial" w:cs="Arial"/>
        </w:rPr>
        <w:t>Tras documentar</w:t>
      </w:r>
      <w:r w:rsidR="00025214" w:rsidRPr="001B38F8">
        <w:rPr>
          <w:rFonts w:ascii="Arial" w:hAnsi="Arial" w:cs="Arial"/>
        </w:rPr>
        <w:t xml:space="preserve"> cuidadosamente </w:t>
      </w:r>
      <w:r>
        <w:rPr>
          <w:rFonts w:ascii="Arial" w:hAnsi="Arial" w:cs="Arial"/>
        </w:rPr>
        <w:t>la</w:t>
      </w:r>
      <w:r w:rsidR="00025214" w:rsidRPr="001B38F8">
        <w:rPr>
          <w:rFonts w:ascii="Arial" w:hAnsi="Arial" w:cs="Arial"/>
        </w:rPr>
        <w:t xml:space="preserve"> API, incluyendo instrucciones detalladas sobre cómo configurar el entorno, instalar las dependencias y ejecutar la aplicación. Además, hemos proporcionado ejemplos de uso y explicaciones sobre los diferentes endpoints y funcionalidades disponibles.</w:t>
      </w:r>
    </w:p>
    <w:p w14:paraId="155046CA" w14:textId="308B7C61" w:rsidR="00025214" w:rsidRPr="001B38F8" w:rsidRDefault="00025214" w:rsidP="00025214">
      <w:pPr>
        <w:rPr>
          <w:rFonts w:ascii="Arial" w:hAnsi="Arial" w:cs="Arial"/>
        </w:rPr>
      </w:pPr>
      <w:r w:rsidRPr="001B38F8">
        <w:rPr>
          <w:rFonts w:ascii="Arial" w:hAnsi="Arial" w:cs="Arial"/>
        </w:rPr>
        <w:t xml:space="preserve">Finalmente, </w:t>
      </w:r>
      <w:r w:rsidR="008E379C">
        <w:rPr>
          <w:rFonts w:ascii="Arial" w:hAnsi="Arial" w:cs="Arial"/>
        </w:rPr>
        <w:t>se ha desplegado</w:t>
      </w:r>
      <w:r w:rsidRPr="001B38F8">
        <w:rPr>
          <w:rFonts w:ascii="Arial" w:hAnsi="Arial" w:cs="Arial"/>
        </w:rPr>
        <w:t xml:space="preserve"> </w:t>
      </w:r>
      <w:r w:rsidR="008E379C">
        <w:rPr>
          <w:rFonts w:ascii="Arial" w:hAnsi="Arial" w:cs="Arial"/>
        </w:rPr>
        <w:t>la</w:t>
      </w:r>
      <w:r w:rsidRPr="001B38F8">
        <w:rPr>
          <w:rFonts w:ascii="Arial" w:hAnsi="Arial" w:cs="Arial"/>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43B86150" w14:textId="1A0E933F" w:rsidR="00025214" w:rsidRPr="001B38F8" w:rsidRDefault="00025214" w:rsidP="00025214">
      <w:pPr>
        <w:rPr>
          <w:rFonts w:ascii="Arial" w:hAnsi="Arial" w:cs="Arial"/>
        </w:rPr>
      </w:pPr>
      <w:r w:rsidRPr="001B38F8">
        <w:rPr>
          <w:rFonts w:ascii="Arial" w:hAnsi="Arial" w:cs="Arial"/>
        </w:rPr>
        <w:t xml:space="preserve">Con estos pasos, </w:t>
      </w:r>
      <w:r w:rsidR="008E379C">
        <w:rPr>
          <w:rFonts w:ascii="Arial" w:hAnsi="Arial" w:cs="Arial"/>
        </w:rPr>
        <w:t>se ha desarrollado</w:t>
      </w:r>
      <w:r w:rsidRPr="001B38F8">
        <w:rPr>
          <w:rFonts w:ascii="Arial" w:hAnsi="Arial" w:cs="Arial"/>
        </w:rPr>
        <w:t xml:space="preserve"> una API robusta y eficiente que permite alcanzar </w:t>
      </w:r>
      <w:r w:rsidR="008E379C">
        <w:rPr>
          <w:rFonts w:ascii="Arial" w:hAnsi="Arial" w:cs="Arial"/>
        </w:rPr>
        <w:t>el</w:t>
      </w:r>
      <w:r w:rsidRPr="001B38F8">
        <w:rPr>
          <w:rFonts w:ascii="Arial" w:hAnsi="Arial" w:cs="Arial"/>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1B38F8" w:rsidRDefault="00D402EB" w:rsidP="009837AA">
      <w:pPr>
        <w:rPr>
          <w:rFonts w:ascii="Arial" w:hAnsi="Arial" w:cs="Arial"/>
        </w:rPr>
      </w:pPr>
    </w:p>
    <w:p w14:paraId="1F1FC956" w14:textId="77777777" w:rsidR="00D402EB" w:rsidRPr="001B38F8" w:rsidRDefault="00D402EB" w:rsidP="009837AA">
      <w:pPr>
        <w:rPr>
          <w:rFonts w:ascii="Arial" w:hAnsi="Arial" w:cs="Arial"/>
        </w:rPr>
      </w:pPr>
    </w:p>
    <w:p w14:paraId="7BAFDD13" w14:textId="1B3E7C39" w:rsidR="00226342" w:rsidRPr="001B38F8" w:rsidRDefault="00226342" w:rsidP="009837AA">
      <w:pPr>
        <w:pStyle w:val="Ttulo4"/>
        <w:rPr>
          <w:rFonts w:ascii="Arial" w:hAnsi="Arial" w:cs="Arial"/>
        </w:rPr>
      </w:pPr>
      <w:r w:rsidRPr="001B38F8">
        <w:rPr>
          <w:rFonts w:ascii="Arial" w:hAnsi="Arial" w:cs="Arial"/>
        </w:rPr>
        <w:t>Desarrollo Back-End con Flask</w:t>
      </w:r>
    </w:p>
    <w:p w14:paraId="574B9F22" w14:textId="77777777" w:rsidR="00D402EB" w:rsidRPr="001B38F8" w:rsidRDefault="00D402EB" w:rsidP="009837AA">
      <w:pPr>
        <w:rPr>
          <w:rFonts w:ascii="Arial" w:hAnsi="Arial" w:cs="Arial"/>
        </w:rPr>
      </w:pPr>
    </w:p>
    <w:p w14:paraId="1D617B69" w14:textId="291CD839" w:rsidR="00553ADE" w:rsidRDefault="00553ADE" w:rsidP="00553ADE">
      <w:pPr>
        <w:rPr>
          <w:rFonts w:ascii="Arial" w:hAnsi="Arial" w:cs="Arial"/>
        </w:rPr>
      </w:pPr>
      <w:r w:rsidRPr="001B38F8">
        <w:rPr>
          <w:rFonts w:ascii="Arial" w:hAnsi="Arial" w:cs="Arial"/>
        </w:rPr>
        <w:t xml:space="preserve">En lugar de Flask, </w:t>
      </w:r>
      <w:r w:rsidR="008E379C">
        <w:rPr>
          <w:rFonts w:ascii="Arial" w:hAnsi="Arial" w:cs="Arial"/>
        </w:rPr>
        <w:t>se ha optado</w:t>
      </w:r>
      <w:r w:rsidRPr="001B38F8">
        <w:rPr>
          <w:rFonts w:ascii="Arial" w:hAnsi="Arial" w:cs="Arial"/>
        </w:rPr>
        <w:t xml:space="preserve"> por FastAPI para el desarrollo del back-end, dada su compatibilidad superior con operaciones asíncronas y su rendimiento en la gestión de solicitudes en tiempo real, lo cual es esencial para </w:t>
      </w:r>
      <w:r w:rsidR="00AF1D6B">
        <w:rPr>
          <w:rFonts w:ascii="Arial" w:hAnsi="Arial" w:cs="Arial"/>
        </w:rPr>
        <w:t>el</w:t>
      </w:r>
      <w:r w:rsidRPr="001B38F8">
        <w:rPr>
          <w:rFonts w:ascii="Arial" w:hAnsi="Arial" w:cs="Arial"/>
        </w:rPr>
        <w:t xml:space="preserve"> sistema de recomendaciones personalizadas. FastAPI también facilita la implementación de características modernas de seguridad y manejo de sesiones, lo que es crucial para proteger los datos biométricos y genómicos de los usuarios.</w:t>
      </w:r>
    </w:p>
    <w:p w14:paraId="56955E4B" w14:textId="77777777" w:rsidR="00AF1D6B" w:rsidRPr="001B38F8" w:rsidRDefault="00AF1D6B" w:rsidP="00553ADE">
      <w:pPr>
        <w:rPr>
          <w:rFonts w:ascii="Arial" w:hAnsi="Arial" w:cs="Arial"/>
        </w:rPr>
      </w:pPr>
    </w:p>
    <w:p w14:paraId="3FC83207" w14:textId="77777777" w:rsidR="00553ADE" w:rsidRPr="001B38F8" w:rsidRDefault="00553ADE" w:rsidP="00553ADE">
      <w:pPr>
        <w:rPr>
          <w:rFonts w:ascii="Arial" w:hAnsi="Arial" w:cs="Arial"/>
        </w:rPr>
      </w:pPr>
      <w:r w:rsidRPr="001B38F8">
        <w:rPr>
          <w:rFonts w:ascii="Arial" w:hAnsi="Arial" w:cs="Arial"/>
        </w:rPr>
        <w:t xml:space="preserve">La documentación automática con </w:t>
      </w:r>
      <w:proofErr w:type="spellStart"/>
      <w:r w:rsidRPr="001B38F8">
        <w:rPr>
          <w:rFonts w:ascii="Arial" w:hAnsi="Arial" w:cs="Arial"/>
        </w:rPr>
        <w:t>Swagger</w:t>
      </w:r>
      <w:proofErr w:type="spellEnd"/>
      <w:r w:rsidRPr="001B38F8">
        <w:rPr>
          <w:rFonts w:ascii="Arial" w:hAnsi="Arial" w:cs="Arial"/>
        </w:rPr>
        <w:t xml:space="preserve">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1B38F8" w:rsidRDefault="00D402EB" w:rsidP="009837AA">
      <w:pPr>
        <w:rPr>
          <w:rFonts w:ascii="Arial" w:hAnsi="Arial" w:cs="Arial"/>
        </w:rPr>
      </w:pPr>
    </w:p>
    <w:p w14:paraId="7A76C9A2" w14:textId="77777777" w:rsidR="00D402EB" w:rsidRPr="001B38F8" w:rsidRDefault="00D402EB" w:rsidP="009837AA">
      <w:pPr>
        <w:rPr>
          <w:rFonts w:ascii="Arial" w:hAnsi="Arial" w:cs="Arial"/>
        </w:rPr>
      </w:pPr>
    </w:p>
    <w:p w14:paraId="24C12494" w14:textId="5FA86011" w:rsidR="00226342" w:rsidRPr="001B38F8" w:rsidRDefault="007211BC" w:rsidP="009837AA">
      <w:pPr>
        <w:pStyle w:val="Ttulo4"/>
        <w:rPr>
          <w:rFonts w:ascii="Arial" w:hAnsi="Arial" w:cs="Arial"/>
        </w:rPr>
      </w:pPr>
      <w:r w:rsidRPr="001B38F8">
        <w:rPr>
          <w:rFonts w:ascii="Arial" w:hAnsi="Arial" w:cs="Arial"/>
        </w:rPr>
        <w:t>Integración Front-End y Back-End</w:t>
      </w:r>
    </w:p>
    <w:p w14:paraId="2AF6242B" w14:textId="77777777" w:rsidR="00D402EB" w:rsidRPr="001B38F8" w:rsidRDefault="00D402EB" w:rsidP="009837AA">
      <w:pPr>
        <w:rPr>
          <w:rFonts w:ascii="Arial" w:hAnsi="Arial" w:cs="Arial"/>
        </w:rPr>
      </w:pPr>
    </w:p>
    <w:p w14:paraId="19AF99A6" w14:textId="77777777" w:rsidR="007D43AD" w:rsidRPr="001B38F8" w:rsidRDefault="007D43AD" w:rsidP="007D43AD">
      <w:pPr>
        <w:rPr>
          <w:rFonts w:ascii="Arial" w:hAnsi="Arial" w:cs="Arial"/>
        </w:rPr>
      </w:pPr>
      <w:r w:rsidRPr="001B38F8">
        <w:rPr>
          <w:rFonts w:ascii="Arial" w:hAnsi="Arial" w:cs="Arial"/>
        </w:rPr>
        <w:t xml:space="preserve">La integración del </w:t>
      </w:r>
      <w:proofErr w:type="spellStart"/>
      <w:r w:rsidRPr="001B38F8">
        <w:rPr>
          <w:rFonts w:ascii="Arial" w:hAnsi="Arial" w:cs="Arial"/>
        </w:rPr>
        <w:t>front-end</w:t>
      </w:r>
      <w:proofErr w:type="spellEnd"/>
      <w:r w:rsidRPr="001B38F8">
        <w:rPr>
          <w:rFonts w:ascii="Arial" w:hAnsi="Arial" w:cs="Arial"/>
        </w:rPr>
        <w:t xml:space="preserve">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00A647BB" w14:textId="77777777" w:rsidR="007D43AD" w:rsidRPr="001B38F8" w:rsidRDefault="007D43AD" w:rsidP="007D43AD">
      <w:pPr>
        <w:rPr>
          <w:rFonts w:ascii="Arial" w:hAnsi="Arial" w:cs="Arial"/>
        </w:rPr>
      </w:pPr>
      <w:r w:rsidRPr="001B38F8">
        <w:rPr>
          <w:rFonts w:ascii="Arial" w:hAnsi="Arial" w:cs="Arial"/>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1B38F8">
        <w:rPr>
          <w:rFonts w:ascii="Arial" w:hAnsi="Arial" w:cs="Arial"/>
        </w:rPr>
        <w:t>front-end</w:t>
      </w:r>
      <w:proofErr w:type="spellEnd"/>
      <w:r w:rsidRPr="001B38F8">
        <w:rPr>
          <w:rFonts w:ascii="Arial" w:hAnsi="Arial" w:cs="Arial"/>
        </w:rPr>
        <w:t xml:space="preserve"> y el back-</w:t>
      </w:r>
      <w:proofErr w:type="spellStart"/>
      <w:r w:rsidRPr="001B38F8">
        <w:rPr>
          <w:rFonts w:ascii="Arial" w:hAnsi="Arial" w:cs="Arial"/>
        </w:rPr>
        <w:t>end</w:t>
      </w:r>
      <w:proofErr w:type="spellEnd"/>
      <w:r w:rsidRPr="001B38F8">
        <w:rPr>
          <w:rFonts w:ascii="Arial" w:hAnsi="Arial" w:cs="Arial"/>
        </w:rPr>
        <w:t xml:space="preserve"> trabajando conjuntamente para proporcionar una experiencia de usuario coherente y una funcionalidad de sistema óptima.</w:t>
      </w:r>
    </w:p>
    <w:p w14:paraId="38D33A70" w14:textId="77777777" w:rsidR="00D402EB" w:rsidRPr="001B38F8" w:rsidRDefault="00D402EB" w:rsidP="009837AA">
      <w:pPr>
        <w:rPr>
          <w:rFonts w:ascii="Arial" w:hAnsi="Arial" w:cs="Arial"/>
        </w:rPr>
      </w:pPr>
    </w:p>
    <w:p w14:paraId="196A5978" w14:textId="77777777" w:rsidR="00D402EB" w:rsidRPr="001B38F8" w:rsidRDefault="00D402EB" w:rsidP="009837AA">
      <w:pPr>
        <w:rPr>
          <w:rFonts w:ascii="Arial" w:hAnsi="Arial" w:cs="Arial"/>
        </w:rPr>
      </w:pPr>
    </w:p>
    <w:p w14:paraId="06F97BA4" w14:textId="37F013BF" w:rsidR="00B44220" w:rsidRPr="001B38F8" w:rsidRDefault="006F4267" w:rsidP="009837AA">
      <w:pPr>
        <w:pStyle w:val="Ttulo3"/>
        <w:rPr>
          <w:rFonts w:ascii="Arial" w:hAnsi="Arial" w:cs="Arial"/>
        </w:rPr>
      </w:pPr>
      <w:bookmarkStart w:id="25" w:name="_Toc162797410"/>
      <w:bookmarkStart w:id="26" w:name="_Toc166184700"/>
      <w:r w:rsidRPr="001B38F8">
        <w:rPr>
          <w:rFonts w:ascii="Arial" w:hAnsi="Arial" w:cs="Arial"/>
        </w:rPr>
        <w:t>Pruebas de validación</w:t>
      </w:r>
      <w:bookmarkEnd w:id="25"/>
      <w:bookmarkEnd w:id="26"/>
    </w:p>
    <w:p w14:paraId="62ABD66E" w14:textId="77777777" w:rsidR="00D4108A" w:rsidRPr="001B38F8" w:rsidRDefault="00D4108A" w:rsidP="009837AA">
      <w:pPr>
        <w:rPr>
          <w:rFonts w:ascii="Arial" w:hAnsi="Arial" w:cs="Arial"/>
        </w:rPr>
      </w:pPr>
    </w:p>
    <w:p w14:paraId="044FC816" w14:textId="4E9E093F" w:rsidR="00653B85" w:rsidRPr="001B38F8" w:rsidRDefault="00653B85" w:rsidP="00653B85">
      <w:pPr>
        <w:rPr>
          <w:rFonts w:ascii="Arial" w:hAnsi="Arial" w:cs="Arial"/>
        </w:rPr>
      </w:pPr>
      <w:r w:rsidRPr="001B38F8">
        <w:rPr>
          <w:rFonts w:ascii="Arial" w:hAnsi="Arial" w:cs="Arial"/>
        </w:rPr>
        <w:t xml:space="preserve">La fase de pruebas de validación es crucial para garantizar que </w:t>
      </w:r>
      <w:r w:rsidR="00AF1D6B">
        <w:rPr>
          <w:rFonts w:ascii="Arial" w:hAnsi="Arial" w:cs="Arial"/>
        </w:rPr>
        <w:t>la</w:t>
      </w:r>
      <w:r w:rsidRPr="001B38F8">
        <w:rPr>
          <w:rFonts w:ascii="Arial" w:hAnsi="Arial" w:cs="Arial"/>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3BB96FD"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Funcionalidad</w:t>
      </w:r>
    </w:p>
    <w:p w14:paraId="4E9C14B7" w14:textId="7097DCE9" w:rsidR="00653B85" w:rsidRPr="001B38F8" w:rsidRDefault="00653B85" w:rsidP="00222395">
      <w:pPr>
        <w:numPr>
          <w:ilvl w:val="1"/>
          <w:numId w:val="42"/>
        </w:numPr>
        <w:rPr>
          <w:rFonts w:ascii="Arial" w:hAnsi="Arial" w:cs="Arial"/>
        </w:rPr>
      </w:pPr>
      <w:r w:rsidRPr="001B38F8">
        <w:rPr>
          <w:rFonts w:ascii="Arial" w:hAnsi="Arial" w:cs="Arial"/>
          <w:b/>
          <w:bCs/>
        </w:rPr>
        <w:t>Pruebas Unitarias</w:t>
      </w:r>
      <w:r w:rsidRPr="001B38F8">
        <w:rPr>
          <w:rFonts w:ascii="Arial" w:hAnsi="Arial" w:cs="Arial"/>
        </w:rPr>
        <w:t xml:space="preserve">: </w:t>
      </w:r>
      <w:r w:rsidR="00222395">
        <w:rPr>
          <w:rFonts w:ascii="Arial" w:hAnsi="Arial" w:cs="Arial"/>
        </w:rPr>
        <w:t>implementar</w:t>
      </w:r>
      <w:r w:rsidRPr="001B38F8">
        <w:rPr>
          <w:rFonts w:ascii="Arial" w:hAnsi="Arial" w:cs="Arial"/>
        </w:rPr>
        <w:t xml:space="preserve"> pruebas unitarias para cada componente funcional de la aplicación, asegurando que cada parte funcione de manera aislada como se espera.</w:t>
      </w:r>
    </w:p>
    <w:p w14:paraId="54D3A225" w14:textId="73F286DB" w:rsidR="00653B85" w:rsidRPr="001B38F8" w:rsidRDefault="00653B85" w:rsidP="00222395">
      <w:pPr>
        <w:numPr>
          <w:ilvl w:val="1"/>
          <w:numId w:val="42"/>
        </w:numPr>
        <w:rPr>
          <w:rFonts w:ascii="Arial" w:hAnsi="Arial" w:cs="Arial"/>
        </w:rPr>
      </w:pPr>
      <w:r w:rsidRPr="001B38F8">
        <w:rPr>
          <w:rFonts w:ascii="Arial" w:hAnsi="Arial" w:cs="Arial"/>
          <w:b/>
          <w:bCs/>
        </w:rPr>
        <w:t>Pruebas de Integración</w:t>
      </w:r>
      <w:r w:rsidRPr="001B38F8">
        <w:rPr>
          <w:rFonts w:ascii="Arial" w:hAnsi="Arial" w:cs="Arial"/>
        </w:rPr>
        <w:t xml:space="preserve">: </w:t>
      </w:r>
      <w:r w:rsidR="00222395">
        <w:rPr>
          <w:rFonts w:ascii="Arial" w:hAnsi="Arial" w:cs="Arial"/>
        </w:rPr>
        <w:t>verificar</w:t>
      </w:r>
      <w:r w:rsidRPr="001B38F8">
        <w:rPr>
          <w:rFonts w:ascii="Arial" w:hAnsi="Arial" w:cs="Arial"/>
        </w:rPr>
        <w:t xml:space="preserve"> que los componentes de la aplicación interactúen correctamente entre sí y con los sistemas de backend, como la API y la base de datos.</w:t>
      </w:r>
    </w:p>
    <w:p w14:paraId="56005456" w14:textId="7718B876" w:rsidR="00653B85" w:rsidRDefault="00653B85" w:rsidP="00222395">
      <w:pPr>
        <w:numPr>
          <w:ilvl w:val="1"/>
          <w:numId w:val="42"/>
        </w:numPr>
        <w:rPr>
          <w:rFonts w:ascii="Arial" w:hAnsi="Arial" w:cs="Arial"/>
        </w:rPr>
      </w:pPr>
      <w:r w:rsidRPr="001B38F8">
        <w:rPr>
          <w:rFonts w:ascii="Arial" w:hAnsi="Arial" w:cs="Arial"/>
          <w:b/>
          <w:bCs/>
        </w:rPr>
        <w:lastRenderedPageBreak/>
        <w:t>Pruebas de Sistema</w:t>
      </w:r>
      <w:r w:rsidRPr="001B38F8">
        <w:rPr>
          <w:rFonts w:ascii="Arial" w:hAnsi="Arial" w:cs="Arial"/>
        </w:rPr>
        <w:t xml:space="preserve">: </w:t>
      </w:r>
      <w:r w:rsidR="00222395">
        <w:rPr>
          <w:rFonts w:ascii="Arial" w:hAnsi="Arial" w:cs="Arial"/>
        </w:rPr>
        <w:t>realizar</w:t>
      </w:r>
      <w:r w:rsidRPr="001B38F8">
        <w:rPr>
          <w:rFonts w:ascii="Arial" w:hAnsi="Arial" w:cs="Arial"/>
        </w:rPr>
        <w:t xml:space="preserve"> pruebas completas del sistema para asegurar que toda la aplicación funcione según lo diseñado en un entorno que simule la producción.</w:t>
      </w:r>
    </w:p>
    <w:p w14:paraId="6304BD2D" w14:textId="77777777" w:rsidR="00222395" w:rsidRPr="001B38F8" w:rsidRDefault="00222395" w:rsidP="00222395">
      <w:pPr>
        <w:ind w:left="720"/>
        <w:rPr>
          <w:rFonts w:ascii="Arial" w:hAnsi="Arial" w:cs="Arial"/>
        </w:rPr>
      </w:pPr>
    </w:p>
    <w:p w14:paraId="65B03A7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Compatibilidad</w:t>
      </w:r>
    </w:p>
    <w:p w14:paraId="34C09FAF" w14:textId="31C0CBC5" w:rsidR="00653B85" w:rsidRPr="001B38F8" w:rsidRDefault="00653B85" w:rsidP="00222395">
      <w:pPr>
        <w:numPr>
          <w:ilvl w:val="1"/>
          <w:numId w:val="42"/>
        </w:numPr>
        <w:rPr>
          <w:rFonts w:ascii="Arial" w:hAnsi="Arial" w:cs="Arial"/>
        </w:rPr>
      </w:pPr>
      <w:r w:rsidRPr="001B38F8">
        <w:rPr>
          <w:rFonts w:ascii="Arial" w:hAnsi="Arial" w:cs="Arial"/>
          <w:b/>
          <w:bCs/>
        </w:rPr>
        <w:t>Pruebas en Múltiples Navegadores</w:t>
      </w:r>
      <w:r w:rsidRPr="001B38F8">
        <w:rPr>
          <w:rFonts w:ascii="Arial" w:hAnsi="Arial" w:cs="Arial"/>
        </w:rPr>
        <w:t xml:space="preserve">: </w:t>
      </w:r>
      <w:r w:rsidR="00B1650A">
        <w:rPr>
          <w:rFonts w:ascii="Arial" w:hAnsi="Arial" w:cs="Arial"/>
        </w:rPr>
        <w:t>validar</w:t>
      </w:r>
      <w:r w:rsidRPr="001B38F8">
        <w:rPr>
          <w:rFonts w:ascii="Arial" w:hAnsi="Arial" w:cs="Arial"/>
        </w:rPr>
        <w:t xml:space="preserve"> la aplicación en los navegadores más utilizados (Chrome, Firefox, Safari, Edge) para asegurar una experiencia uniforme independientemente del navegador elegido por el usuario.</w:t>
      </w:r>
    </w:p>
    <w:p w14:paraId="5CBAC0FB" w14:textId="5D1E479F" w:rsidR="00653B85" w:rsidRDefault="00653B85" w:rsidP="00222395">
      <w:pPr>
        <w:numPr>
          <w:ilvl w:val="1"/>
          <w:numId w:val="42"/>
        </w:numPr>
        <w:rPr>
          <w:rFonts w:ascii="Arial" w:hAnsi="Arial" w:cs="Arial"/>
        </w:rPr>
      </w:pPr>
      <w:r w:rsidRPr="001B38F8">
        <w:rPr>
          <w:rFonts w:ascii="Arial" w:hAnsi="Arial" w:cs="Arial"/>
          <w:b/>
          <w:bCs/>
        </w:rPr>
        <w:t>Pruebas en Diferentes Dispositivos</w:t>
      </w:r>
      <w:r w:rsidRPr="001B38F8">
        <w:rPr>
          <w:rFonts w:ascii="Arial" w:hAnsi="Arial" w:cs="Arial"/>
        </w:rPr>
        <w:t xml:space="preserve">: </w:t>
      </w:r>
      <w:r w:rsidR="00B1650A">
        <w:rPr>
          <w:rFonts w:ascii="Arial" w:hAnsi="Arial" w:cs="Arial"/>
        </w:rPr>
        <w:t>evaluar</w:t>
      </w:r>
      <w:r w:rsidRPr="001B38F8">
        <w:rPr>
          <w:rFonts w:ascii="Arial" w:hAnsi="Arial" w:cs="Arial"/>
        </w:rPr>
        <w:t xml:space="preserve"> la aplicación en una variedad de dispositivos, incluyendo desktops, </w:t>
      </w:r>
      <w:proofErr w:type="spellStart"/>
      <w:r w:rsidRPr="001B38F8">
        <w:rPr>
          <w:rFonts w:ascii="Arial" w:hAnsi="Arial" w:cs="Arial"/>
        </w:rPr>
        <w:t>tablets</w:t>
      </w:r>
      <w:proofErr w:type="spellEnd"/>
      <w:r w:rsidRPr="001B38F8">
        <w:rPr>
          <w:rFonts w:ascii="Arial" w:hAnsi="Arial" w:cs="Arial"/>
        </w:rPr>
        <w:t xml:space="preserve"> y smartphones, para garantizar una experiencia óptima y adaptativa en todos los tamaños de pantalla y sistemas operativos.</w:t>
      </w:r>
    </w:p>
    <w:p w14:paraId="3DD76627" w14:textId="77777777" w:rsidR="00222395" w:rsidRPr="001B38F8" w:rsidRDefault="00222395" w:rsidP="00222395">
      <w:pPr>
        <w:ind w:left="720"/>
        <w:rPr>
          <w:rFonts w:ascii="Arial" w:hAnsi="Arial" w:cs="Arial"/>
        </w:rPr>
      </w:pPr>
    </w:p>
    <w:p w14:paraId="038A572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Rendimiento</w:t>
      </w:r>
    </w:p>
    <w:p w14:paraId="6D3EDB5E" w14:textId="6833E594" w:rsidR="00653B85" w:rsidRPr="001B38F8" w:rsidRDefault="00653B85" w:rsidP="00F9528A">
      <w:pPr>
        <w:numPr>
          <w:ilvl w:val="1"/>
          <w:numId w:val="42"/>
        </w:numPr>
        <w:rPr>
          <w:rFonts w:ascii="Arial" w:hAnsi="Arial" w:cs="Arial"/>
        </w:rPr>
      </w:pPr>
      <w:r w:rsidRPr="001B38F8">
        <w:rPr>
          <w:rFonts w:ascii="Arial" w:hAnsi="Arial" w:cs="Arial"/>
          <w:b/>
          <w:bCs/>
        </w:rPr>
        <w:t>Pruebas de Carga</w:t>
      </w:r>
      <w:r w:rsidRPr="001B38F8">
        <w:rPr>
          <w:rFonts w:ascii="Arial" w:hAnsi="Arial" w:cs="Arial"/>
        </w:rPr>
        <w:t xml:space="preserve">: </w:t>
      </w:r>
      <w:r w:rsidR="00B1650A">
        <w:rPr>
          <w:rFonts w:ascii="Arial" w:hAnsi="Arial" w:cs="Arial"/>
        </w:rPr>
        <w:t>simular</w:t>
      </w:r>
      <w:r w:rsidRPr="001B38F8">
        <w:rPr>
          <w:rFonts w:ascii="Arial" w:hAnsi="Arial" w:cs="Arial"/>
        </w:rPr>
        <w:t xml:space="preserve"> el acceso simultáneo de múltiples usuarios para evaluar cómo maneja la aplicación cargas de trabajo elevadas, asegurando que el rendimiento se mantenga estable.</w:t>
      </w:r>
    </w:p>
    <w:p w14:paraId="1F72A1AE" w14:textId="4B646DDA" w:rsidR="00653B85" w:rsidRDefault="00653B85" w:rsidP="00F9528A">
      <w:pPr>
        <w:numPr>
          <w:ilvl w:val="1"/>
          <w:numId w:val="42"/>
        </w:numPr>
        <w:rPr>
          <w:rFonts w:ascii="Arial" w:hAnsi="Arial" w:cs="Arial"/>
        </w:rPr>
      </w:pPr>
      <w:r w:rsidRPr="001B38F8">
        <w:rPr>
          <w:rFonts w:ascii="Arial" w:hAnsi="Arial" w:cs="Arial"/>
          <w:b/>
          <w:bCs/>
        </w:rPr>
        <w:t>Pruebas de Estrés</w:t>
      </w:r>
      <w:r w:rsidRPr="001B38F8">
        <w:rPr>
          <w:rFonts w:ascii="Arial" w:hAnsi="Arial" w:cs="Arial"/>
        </w:rPr>
        <w:t xml:space="preserve">: </w:t>
      </w:r>
      <w:r w:rsidR="00B1650A">
        <w:rPr>
          <w:rFonts w:ascii="Arial" w:hAnsi="Arial" w:cs="Arial"/>
        </w:rPr>
        <w:t>llevar</w:t>
      </w:r>
      <w:r w:rsidRPr="001B38F8">
        <w:rPr>
          <w:rFonts w:ascii="Arial" w:hAnsi="Arial" w:cs="Arial"/>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1B38F8" w:rsidRDefault="00F9528A" w:rsidP="00F9528A">
      <w:pPr>
        <w:ind w:left="720"/>
        <w:rPr>
          <w:rFonts w:ascii="Arial" w:hAnsi="Arial" w:cs="Arial"/>
        </w:rPr>
      </w:pPr>
    </w:p>
    <w:p w14:paraId="0BB165D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Seguridad</w:t>
      </w:r>
    </w:p>
    <w:p w14:paraId="2F9D4DA3" w14:textId="6123C535" w:rsidR="00653B85" w:rsidRPr="001B38F8" w:rsidRDefault="00653B85" w:rsidP="00F9528A">
      <w:pPr>
        <w:numPr>
          <w:ilvl w:val="1"/>
          <w:numId w:val="42"/>
        </w:numPr>
        <w:rPr>
          <w:rFonts w:ascii="Arial" w:hAnsi="Arial" w:cs="Arial"/>
        </w:rPr>
      </w:pPr>
      <w:r w:rsidRPr="001B38F8">
        <w:rPr>
          <w:rFonts w:ascii="Arial" w:hAnsi="Arial" w:cs="Arial"/>
          <w:b/>
          <w:bCs/>
        </w:rPr>
        <w:t>Pruebas de Seguridad de la Aplicación</w:t>
      </w:r>
      <w:r w:rsidRPr="001B38F8">
        <w:rPr>
          <w:rFonts w:ascii="Arial" w:hAnsi="Arial" w:cs="Arial"/>
        </w:rPr>
        <w:t xml:space="preserve">: </w:t>
      </w:r>
      <w:r w:rsidR="00B1650A">
        <w:rPr>
          <w:rFonts w:ascii="Arial" w:hAnsi="Arial" w:cs="Arial"/>
        </w:rPr>
        <w:t>realizar</w:t>
      </w:r>
      <w:r w:rsidRPr="001B38F8">
        <w:rPr>
          <w:rFonts w:ascii="Arial" w:hAnsi="Arial" w:cs="Arial"/>
        </w:rPr>
        <w:t xml:space="preserve"> pruebas exhaustivas para identificar vulnerabilidades de seguridad en la aplicación, como inyecciones SQL, XSS, y CSRF, aplicando correcciones antes del lanzamiento.</w:t>
      </w:r>
    </w:p>
    <w:p w14:paraId="40B84034" w14:textId="193C275D" w:rsidR="00653B85" w:rsidRDefault="00653B85" w:rsidP="00F9528A">
      <w:pPr>
        <w:numPr>
          <w:ilvl w:val="1"/>
          <w:numId w:val="42"/>
        </w:numPr>
        <w:rPr>
          <w:rFonts w:ascii="Arial" w:hAnsi="Arial" w:cs="Arial"/>
        </w:rPr>
      </w:pPr>
      <w:r w:rsidRPr="001B38F8">
        <w:rPr>
          <w:rFonts w:ascii="Arial" w:hAnsi="Arial" w:cs="Arial"/>
          <w:b/>
          <w:bCs/>
        </w:rPr>
        <w:lastRenderedPageBreak/>
        <w:t>Auditorías de Seguridad</w:t>
      </w:r>
      <w:r w:rsidRPr="001B38F8">
        <w:rPr>
          <w:rFonts w:ascii="Arial" w:hAnsi="Arial" w:cs="Arial"/>
        </w:rPr>
        <w:t xml:space="preserve">: </w:t>
      </w:r>
      <w:r w:rsidR="00B1650A">
        <w:rPr>
          <w:rFonts w:ascii="Arial" w:hAnsi="Arial" w:cs="Arial"/>
        </w:rPr>
        <w:t>contratar</w:t>
      </w:r>
      <w:r w:rsidRPr="001B38F8">
        <w:rPr>
          <w:rFonts w:ascii="Arial" w:hAnsi="Arial" w:cs="Arial"/>
        </w:rPr>
        <w:t xml:space="preserve"> a terceros para realizar auditorías de seguridad que ayuden a identificar y mitigar riesgos que podrían no haber sido detectados durante las pruebas internas.</w:t>
      </w:r>
    </w:p>
    <w:p w14:paraId="3B1D51EC" w14:textId="77777777" w:rsidR="00F9528A" w:rsidRPr="001B38F8" w:rsidRDefault="00F9528A" w:rsidP="00F9528A">
      <w:pPr>
        <w:ind w:left="720"/>
        <w:rPr>
          <w:rFonts w:ascii="Arial" w:hAnsi="Arial" w:cs="Arial"/>
        </w:rPr>
      </w:pPr>
    </w:p>
    <w:p w14:paraId="7783EA7F" w14:textId="77777777" w:rsidR="00653B85" w:rsidRPr="001B38F8" w:rsidRDefault="00653B85" w:rsidP="00653B85">
      <w:pPr>
        <w:numPr>
          <w:ilvl w:val="0"/>
          <w:numId w:val="42"/>
        </w:numPr>
        <w:rPr>
          <w:rFonts w:ascii="Arial" w:hAnsi="Arial" w:cs="Arial"/>
          <w:b/>
          <w:bCs/>
        </w:rPr>
      </w:pPr>
      <w:r w:rsidRPr="001B38F8">
        <w:rPr>
          <w:rFonts w:ascii="Arial" w:hAnsi="Arial" w:cs="Arial"/>
          <w:b/>
          <w:bCs/>
        </w:rPr>
        <w:t>Validación del Usuario</w:t>
      </w:r>
    </w:p>
    <w:p w14:paraId="1AC801A6" w14:textId="6F3FED4D" w:rsidR="00653B85" w:rsidRPr="001B38F8" w:rsidRDefault="00653B85" w:rsidP="00F9528A">
      <w:pPr>
        <w:numPr>
          <w:ilvl w:val="1"/>
          <w:numId w:val="42"/>
        </w:numPr>
        <w:rPr>
          <w:rFonts w:ascii="Arial" w:hAnsi="Arial" w:cs="Arial"/>
        </w:rPr>
      </w:pPr>
      <w:r w:rsidRPr="001B38F8">
        <w:rPr>
          <w:rFonts w:ascii="Arial" w:hAnsi="Arial" w:cs="Arial"/>
          <w:b/>
          <w:bCs/>
        </w:rPr>
        <w:t>Pruebas Beta con Usuarios Reales</w:t>
      </w:r>
      <w:r w:rsidRPr="001B38F8">
        <w:rPr>
          <w:rFonts w:ascii="Arial" w:hAnsi="Arial" w:cs="Arial"/>
        </w:rPr>
        <w:t xml:space="preserve">: </w:t>
      </w:r>
      <w:r w:rsidR="00B1650A">
        <w:rPr>
          <w:rFonts w:ascii="Arial" w:hAnsi="Arial" w:cs="Arial"/>
        </w:rPr>
        <w:t>implementar</w:t>
      </w:r>
      <w:r w:rsidRPr="001B38F8">
        <w:rPr>
          <w:rFonts w:ascii="Arial" w:hAnsi="Arial" w:cs="Arial"/>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Default="00653B85" w:rsidP="00F9528A">
      <w:pPr>
        <w:numPr>
          <w:ilvl w:val="1"/>
          <w:numId w:val="42"/>
        </w:numPr>
        <w:rPr>
          <w:rFonts w:ascii="Arial" w:hAnsi="Arial" w:cs="Arial"/>
        </w:rPr>
      </w:pPr>
      <w:r w:rsidRPr="001B38F8">
        <w:rPr>
          <w:rFonts w:ascii="Arial" w:hAnsi="Arial" w:cs="Arial"/>
          <w:b/>
          <w:bCs/>
        </w:rPr>
        <w:t xml:space="preserve">Recopilación de </w:t>
      </w:r>
      <w:proofErr w:type="spellStart"/>
      <w:r w:rsidRPr="001B38F8">
        <w:rPr>
          <w:rFonts w:ascii="Arial" w:hAnsi="Arial" w:cs="Arial"/>
          <w:b/>
          <w:bCs/>
        </w:rPr>
        <w:t>Feedback</w:t>
      </w:r>
      <w:proofErr w:type="spellEnd"/>
      <w:r w:rsidRPr="001B38F8">
        <w:rPr>
          <w:rFonts w:ascii="Arial" w:hAnsi="Arial" w:cs="Arial"/>
        </w:rPr>
        <w:t xml:space="preserve">: </w:t>
      </w:r>
      <w:r w:rsidR="00B1650A">
        <w:rPr>
          <w:rFonts w:ascii="Arial" w:hAnsi="Arial" w:cs="Arial"/>
        </w:rPr>
        <w:t>solicitar</w:t>
      </w:r>
      <w:r w:rsidRPr="001B38F8">
        <w:rPr>
          <w:rFonts w:ascii="Arial" w:hAnsi="Arial" w:cs="Arial"/>
        </w:rPr>
        <w:t xml:space="preserve"> retroalimentación detallada sobre la experiencia del usuario, que utilizamos para hacer ajustes finales antes del lanzamiento público.</w:t>
      </w:r>
    </w:p>
    <w:p w14:paraId="1F8045A6" w14:textId="77777777" w:rsidR="00F9528A" w:rsidRPr="001B38F8" w:rsidRDefault="00F9528A" w:rsidP="00F9528A">
      <w:pPr>
        <w:ind w:left="720"/>
        <w:rPr>
          <w:rFonts w:ascii="Arial" w:hAnsi="Arial" w:cs="Arial"/>
        </w:rPr>
      </w:pPr>
    </w:p>
    <w:p w14:paraId="7E8ACABC" w14:textId="77777777" w:rsidR="00653B85" w:rsidRPr="001B38F8" w:rsidRDefault="00653B85" w:rsidP="00653B85">
      <w:pPr>
        <w:numPr>
          <w:ilvl w:val="0"/>
          <w:numId w:val="42"/>
        </w:numPr>
        <w:rPr>
          <w:rFonts w:ascii="Arial" w:hAnsi="Arial" w:cs="Arial"/>
          <w:b/>
          <w:bCs/>
        </w:rPr>
      </w:pPr>
      <w:r w:rsidRPr="001B38F8">
        <w:rPr>
          <w:rFonts w:ascii="Arial" w:hAnsi="Arial" w:cs="Arial"/>
          <w:b/>
          <w:bCs/>
        </w:rPr>
        <w:t>Conclusión</w:t>
      </w:r>
    </w:p>
    <w:p w14:paraId="2D9079AC" w14:textId="764CBF21" w:rsidR="00653B85" w:rsidRPr="001B38F8" w:rsidRDefault="00653B85" w:rsidP="00F9528A">
      <w:pPr>
        <w:pStyle w:val="Prrafodelista"/>
        <w:numPr>
          <w:ilvl w:val="1"/>
          <w:numId w:val="42"/>
        </w:numPr>
        <w:rPr>
          <w:rFonts w:ascii="Arial" w:hAnsi="Arial" w:cs="Arial"/>
        </w:rPr>
      </w:pPr>
      <w:r w:rsidRPr="001B38F8">
        <w:rPr>
          <w:rFonts w:ascii="Arial" w:hAnsi="Arial" w:cs="Arial"/>
        </w:rPr>
        <w:t xml:space="preserve">Este enfoque estructurado para las pruebas de validación asegura que </w:t>
      </w:r>
      <w:r w:rsidR="009713CE">
        <w:rPr>
          <w:rFonts w:ascii="Arial" w:hAnsi="Arial" w:cs="Arial"/>
        </w:rPr>
        <w:t>la</w:t>
      </w:r>
      <w:r w:rsidRPr="001B38F8">
        <w:rPr>
          <w:rFonts w:ascii="Arial" w:hAnsi="Arial" w:cs="Arial"/>
        </w:rPr>
        <w:t xml:space="preserve">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91BB641" w14:textId="77777777" w:rsidR="00C4131E" w:rsidRPr="001B38F8" w:rsidRDefault="00C4131E" w:rsidP="00C4131E">
      <w:pPr>
        <w:rPr>
          <w:rFonts w:ascii="Arial" w:hAnsi="Arial" w:cs="Arial"/>
        </w:rPr>
      </w:pPr>
    </w:p>
    <w:p w14:paraId="6A33176C" w14:textId="10D2BA41" w:rsidR="00D02DF8" w:rsidRPr="001B38F8" w:rsidRDefault="00284D33" w:rsidP="00284D33">
      <w:pPr>
        <w:pStyle w:val="Ttulo2"/>
        <w:rPr>
          <w:rFonts w:ascii="Arial" w:hAnsi="Arial"/>
        </w:rPr>
      </w:pPr>
      <w:bookmarkStart w:id="27" w:name="_Toc166184701"/>
      <w:r w:rsidRPr="001B38F8">
        <w:rPr>
          <w:rFonts w:ascii="Arial" w:hAnsi="Arial"/>
          <w:caps w:val="0"/>
        </w:rPr>
        <w:t>Esquema y funcionamiento formal del RAG</w:t>
      </w:r>
      <w:bookmarkEnd w:id="27"/>
    </w:p>
    <w:p w14:paraId="2AA49995" w14:textId="77777777" w:rsidR="00D02DF8" w:rsidRPr="001B38F8" w:rsidRDefault="00D02DF8" w:rsidP="00D02DF8">
      <w:pPr>
        <w:rPr>
          <w:rFonts w:ascii="Arial" w:hAnsi="Arial" w:cs="Arial"/>
        </w:rPr>
      </w:pPr>
    </w:p>
    <w:p w14:paraId="527896C6" w14:textId="325D1DA2" w:rsidR="007F0892" w:rsidRPr="001B38F8" w:rsidRDefault="007F0892" w:rsidP="007F0892">
      <w:pPr>
        <w:rPr>
          <w:rFonts w:ascii="Arial" w:hAnsi="Arial" w:cs="Arial"/>
        </w:rPr>
      </w:pPr>
      <w:r w:rsidRPr="001B38F8">
        <w:rPr>
          <w:rFonts w:ascii="Arial" w:hAnsi="Arial" w:cs="Arial"/>
        </w:rPr>
        <w:t xml:space="preserve">En esta sección, </w:t>
      </w:r>
      <w:r w:rsidR="00CF728E">
        <w:rPr>
          <w:rFonts w:ascii="Arial" w:hAnsi="Arial" w:cs="Arial"/>
        </w:rPr>
        <w:t>se explica</w:t>
      </w:r>
      <w:r w:rsidRPr="001B38F8">
        <w:rPr>
          <w:rFonts w:ascii="Arial" w:hAnsi="Arial" w:cs="Arial"/>
        </w:rPr>
        <w:t xml:space="preserve"> paso a paso cómo funciona el código del GitHub que </w:t>
      </w:r>
      <w:r w:rsidR="00CF728E">
        <w:rPr>
          <w:rFonts w:ascii="Arial" w:hAnsi="Arial" w:cs="Arial"/>
        </w:rPr>
        <w:t>se ha</w:t>
      </w:r>
      <w:r w:rsidRPr="001B38F8">
        <w:rPr>
          <w:rFonts w:ascii="Arial" w:hAnsi="Arial" w:cs="Arial"/>
        </w:rPr>
        <w:t xml:space="preserve"> creado para este TFM. Al mismo tiempo, </w:t>
      </w:r>
      <w:r w:rsidR="00CF728E">
        <w:rPr>
          <w:rFonts w:ascii="Arial" w:hAnsi="Arial" w:cs="Arial"/>
        </w:rPr>
        <w:t>revisaremos</w:t>
      </w:r>
      <w:r w:rsidRPr="001B38F8">
        <w:rPr>
          <w:rFonts w:ascii="Arial" w:hAnsi="Arial" w:cs="Arial"/>
        </w:rPr>
        <w:t xml:space="preserve"> las herramientas que </w:t>
      </w:r>
      <w:r w:rsidR="00CF728E">
        <w:rPr>
          <w:rFonts w:ascii="Arial" w:hAnsi="Arial" w:cs="Arial"/>
        </w:rPr>
        <w:t>han sido</w:t>
      </w:r>
      <w:r w:rsidRPr="001B38F8">
        <w:rPr>
          <w:rFonts w:ascii="Arial" w:hAnsi="Arial" w:cs="Arial"/>
        </w:rPr>
        <w:t xml:space="preserve"> </w:t>
      </w:r>
      <w:r w:rsidR="00CF728E">
        <w:rPr>
          <w:rFonts w:ascii="Arial" w:hAnsi="Arial" w:cs="Arial"/>
        </w:rPr>
        <w:t>utilizadas</w:t>
      </w:r>
      <w:r w:rsidRPr="001B38F8">
        <w:rPr>
          <w:rFonts w:ascii="Arial" w:hAnsi="Arial" w:cs="Arial"/>
        </w:rPr>
        <w:t xml:space="preserve"> y su </w:t>
      </w:r>
      <w:r w:rsidR="0035665A">
        <w:rPr>
          <w:rFonts w:ascii="Arial" w:hAnsi="Arial" w:cs="Arial"/>
        </w:rPr>
        <w:t>uso</w:t>
      </w:r>
      <w:r w:rsidRPr="001B38F8">
        <w:rPr>
          <w:rFonts w:ascii="Arial" w:hAnsi="Arial" w:cs="Arial"/>
        </w:rPr>
        <w:t xml:space="preserve"> técnic</w:t>
      </w:r>
      <w:r w:rsidR="0035665A">
        <w:rPr>
          <w:rFonts w:ascii="Arial" w:hAnsi="Arial" w:cs="Arial"/>
        </w:rPr>
        <w:t>o</w:t>
      </w:r>
      <w:r w:rsidRPr="001B38F8">
        <w:rPr>
          <w:rFonts w:ascii="Arial" w:hAnsi="Arial" w:cs="Arial"/>
        </w:rPr>
        <w:t xml:space="preserve"> en el código Python.</w:t>
      </w:r>
    </w:p>
    <w:p w14:paraId="2E1EED8C" w14:textId="77777777" w:rsidR="007F0892" w:rsidRPr="001B38F8" w:rsidRDefault="007F0892" w:rsidP="007F0892">
      <w:pPr>
        <w:rPr>
          <w:rFonts w:ascii="Arial" w:hAnsi="Arial" w:cs="Arial"/>
        </w:rPr>
      </w:pPr>
    </w:p>
    <w:p w14:paraId="0D90C58E" w14:textId="56309AF8" w:rsidR="00DC1086" w:rsidRPr="001B38F8" w:rsidRDefault="00F9528A" w:rsidP="007F0892">
      <w:pPr>
        <w:rPr>
          <w:rFonts w:ascii="Arial" w:hAnsi="Arial" w:cs="Arial"/>
        </w:rPr>
      </w:pPr>
      <w:r w:rsidRPr="001B38F8">
        <w:rPr>
          <w:rFonts w:ascii="Arial" w:hAnsi="Arial" w:cs="Arial"/>
          <w:noProof/>
        </w:rPr>
        <w:lastRenderedPageBreak/>
        <w:drawing>
          <wp:anchor distT="0" distB="0" distL="114300" distR="114300" simplePos="0" relativeHeight="251659264" behindDoc="0" locked="0" layoutInCell="1" allowOverlap="1" wp14:anchorId="309A9976" wp14:editId="12C83CD5">
            <wp:simplePos x="0" y="0"/>
            <wp:positionH relativeFrom="page">
              <wp:posOffset>1080135</wp:posOffset>
            </wp:positionH>
            <wp:positionV relativeFrom="paragraph">
              <wp:posOffset>336219</wp:posOffset>
            </wp:positionV>
            <wp:extent cx="5654040" cy="5277485"/>
            <wp:effectExtent l="0" t="0" r="3810" b="0"/>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4040" cy="5277485"/>
                    </a:xfrm>
                    <a:prstGeom prst="rect">
                      <a:avLst/>
                    </a:prstGeom>
                  </pic:spPr>
                </pic:pic>
              </a:graphicData>
            </a:graphic>
            <wp14:sizeRelH relativeFrom="margin">
              <wp14:pctWidth>0</wp14:pctWidth>
            </wp14:sizeRelH>
            <wp14:sizeRelV relativeFrom="margin">
              <wp14:pctHeight>0</wp14:pctHeight>
            </wp14:sizeRelV>
          </wp:anchor>
        </w:drawing>
      </w:r>
    </w:p>
    <w:p w14:paraId="701273F9" w14:textId="77777777" w:rsidR="00105471" w:rsidRDefault="00105471" w:rsidP="00105471">
      <w:pPr>
        <w:pStyle w:val="Descripcin"/>
        <w:jc w:val="center"/>
      </w:pPr>
    </w:p>
    <w:p w14:paraId="303781D0" w14:textId="26D26251" w:rsidR="00105471" w:rsidRPr="00105471" w:rsidRDefault="00105471" w:rsidP="00105471">
      <w:pPr>
        <w:pStyle w:val="Descripcin"/>
        <w:jc w:val="center"/>
        <w:rPr>
          <w:rFonts w:ascii="Arial" w:hAnsi="Arial" w:cs="Arial"/>
          <w:noProof/>
        </w:rPr>
      </w:pPr>
      <w:r w:rsidRPr="00105471">
        <w:rPr>
          <w:rFonts w:ascii="Arial" w:hAnsi="Arial" w:cs="Arial"/>
        </w:rPr>
        <w:t xml:space="preserve">Figura </w:t>
      </w:r>
      <w:r w:rsidRPr="00105471">
        <w:rPr>
          <w:rFonts w:ascii="Arial" w:hAnsi="Arial" w:cs="Arial"/>
        </w:rPr>
        <w:fldChar w:fldCharType="begin"/>
      </w:r>
      <w:r w:rsidRPr="00105471">
        <w:rPr>
          <w:rFonts w:ascii="Arial" w:hAnsi="Arial" w:cs="Arial"/>
        </w:rPr>
        <w:instrText xml:space="preserve"> SEQ Figura \* ARABIC </w:instrText>
      </w:r>
      <w:r w:rsidRPr="00105471">
        <w:rPr>
          <w:rFonts w:ascii="Arial" w:hAnsi="Arial" w:cs="Arial"/>
        </w:rPr>
        <w:fldChar w:fldCharType="separate"/>
      </w:r>
      <w:r w:rsidRPr="00105471">
        <w:rPr>
          <w:rFonts w:ascii="Arial" w:hAnsi="Arial" w:cs="Arial"/>
          <w:noProof/>
        </w:rPr>
        <w:t>3</w:t>
      </w:r>
      <w:r w:rsidRPr="00105471">
        <w:rPr>
          <w:rFonts w:ascii="Arial" w:hAnsi="Arial" w:cs="Arial"/>
        </w:rPr>
        <w:fldChar w:fldCharType="end"/>
      </w:r>
      <w:r w:rsidRPr="00105471">
        <w:rPr>
          <w:rFonts w:ascii="Arial" w:hAnsi="Arial" w:cs="Arial"/>
        </w:rPr>
        <w:t xml:space="preserve">. </w:t>
      </w:r>
      <w:r w:rsidRPr="00105471">
        <w:rPr>
          <w:rFonts w:ascii="Arial" w:hAnsi="Arial" w:cs="Arial"/>
          <w:b w:val="0"/>
          <w:bCs w:val="0"/>
        </w:rPr>
        <w:t>Funcionamiento</w:t>
      </w:r>
      <w:r w:rsidRPr="00105471">
        <w:rPr>
          <w:rFonts w:ascii="Arial" w:hAnsi="Arial" w:cs="Arial"/>
          <w:b w:val="0"/>
          <w:bCs w:val="0"/>
        </w:rPr>
        <w:t xml:space="preserve"> del</w:t>
      </w:r>
      <w:r w:rsidRPr="00105471">
        <w:rPr>
          <w:rFonts w:ascii="Arial" w:hAnsi="Arial" w:cs="Arial"/>
          <w:b w:val="0"/>
          <w:bCs w:val="0"/>
        </w:rPr>
        <w:t xml:space="preserve"> RAG</w:t>
      </w:r>
    </w:p>
    <w:p w14:paraId="56285D59" w14:textId="4B2BCA5B" w:rsidR="00CB595C" w:rsidRPr="001B38F8" w:rsidRDefault="00CB595C" w:rsidP="00D02DF8">
      <w:pPr>
        <w:rPr>
          <w:rFonts w:ascii="Arial" w:hAnsi="Arial" w:cs="Arial"/>
        </w:rPr>
      </w:pPr>
    </w:p>
    <w:p w14:paraId="276DF54E" w14:textId="162A87B4" w:rsidR="0051452C" w:rsidRPr="001B38F8" w:rsidRDefault="0051452C" w:rsidP="0051452C">
      <w:pPr>
        <w:pStyle w:val="Ttulo3"/>
        <w:rPr>
          <w:rFonts w:ascii="Arial" w:hAnsi="Arial" w:cs="Arial"/>
        </w:rPr>
      </w:pPr>
      <w:bookmarkStart w:id="28" w:name="_Toc166184702"/>
      <w:r w:rsidRPr="001B38F8">
        <w:rPr>
          <w:rFonts w:ascii="Arial" w:hAnsi="Arial" w:cs="Arial"/>
        </w:rPr>
        <w:t>Funcionamiento de llama3.py</w:t>
      </w:r>
      <w:bookmarkEnd w:id="28"/>
    </w:p>
    <w:p w14:paraId="18B1944A" w14:textId="0F6BF28B" w:rsidR="0051452C" w:rsidRPr="001B38F8" w:rsidRDefault="0051452C" w:rsidP="00D02DF8">
      <w:pPr>
        <w:rPr>
          <w:rFonts w:ascii="Arial" w:hAnsi="Arial" w:cs="Arial"/>
        </w:rPr>
      </w:pPr>
    </w:p>
    <w:p w14:paraId="58F08CDC" w14:textId="706B42CB" w:rsidR="00DD6740" w:rsidRPr="001B38F8" w:rsidRDefault="00581541" w:rsidP="00DD6740">
      <w:pPr>
        <w:rPr>
          <w:rFonts w:ascii="Arial" w:hAnsi="Arial" w:cs="Arial"/>
        </w:rPr>
      </w:pPr>
      <w:r>
        <w:rPr>
          <w:rFonts w:ascii="Arial" w:hAnsi="Arial" w:cs="Arial"/>
        </w:rPr>
        <w:t xml:space="preserve">Se presenta un </w:t>
      </w:r>
      <w:r w:rsidR="00DD6740" w:rsidRPr="001B38F8">
        <w:rPr>
          <w:rFonts w:ascii="Arial" w:hAnsi="Arial" w:cs="Arial"/>
        </w:rPr>
        <w:t xml:space="preserve">esquema gráfico mediante un diagrama </w:t>
      </w:r>
      <w:proofErr w:type="spellStart"/>
      <w:r w:rsidR="00DD6740" w:rsidRPr="001B38F8">
        <w:rPr>
          <w:rFonts w:ascii="Arial" w:hAnsi="Arial" w:cs="Arial"/>
        </w:rPr>
        <w:t>Mermaid</w:t>
      </w:r>
      <w:proofErr w:type="spellEnd"/>
      <w:r w:rsidR="00DD6740" w:rsidRPr="001B38F8">
        <w:rPr>
          <w:rFonts w:ascii="Arial" w:hAnsi="Arial" w:cs="Arial"/>
        </w:rPr>
        <w:t xml:space="preserve"> (</w:t>
      </w:r>
      <w:hyperlink w:anchor="MERMAID_LLAMA3" w:history="1">
        <w:r w:rsidR="00DD6740" w:rsidRPr="001B38F8">
          <w:rPr>
            <w:rStyle w:val="Hipervnculo"/>
            <w:rFonts w:ascii="Arial" w:hAnsi="Arial" w:cs="Arial"/>
          </w:rPr>
          <w:t xml:space="preserve">Anexo diagramas </w:t>
        </w:r>
        <w:proofErr w:type="spellStart"/>
        <w:r w:rsidR="00DD6740" w:rsidRPr="001B38F8">
          <w:rPr>
            <w:rStyle w:val="Hipervnculo"/>
            <w:rFonts w:ascii="Arial" w:hAnsi="Arial" w:cs="Arial"/>
          </w:rPr>
          <w:t>Mermaid</w:t>
        </w:r>
        <w:proofErr w:type="spellEnd"/>
        <w:r w:rsidR="00DD6740" w:rsidRPr="001B38F8">
          <w:rPr>
            <w:rStyle w:val="Hipervnculo"/>
            <w:rFonts w:ascii="Arial" w:hAnsi="Arial" w:cs="Arial"/>
          </w:rPr>
          <w:t>)</w:t>
        </w:r>
      </w:hyperlink>
      <w:r w:rsidR="00DD6740" w:rsidRPr="001B38F8">
        <w:rPr>
          <w:rFonts w:ascii="Arial" w:hAnsi="Arial" w:cs="Arial"/>
        </w:rPr>
        <w:t xml:space="preserve"> que ilustre el flujo de la aplicación. Este diagrama ayudará a visualizar cómo interactúan los diferentes componentes del sistema y cómo se procesan las consultas del usuario. </w:t>
      </w:r>
    </w:p>
    <w:p w14:paraId="55E43BA0" w14:textId="3ED5763E" w:rsidR="001C7F4E" w:rsidRPr="001B38F8" w:rsidRDefault="001C7F4E" w:rsidP="00F63C7A">
      <w:pPr>
        <w:rPr>
          <w:rFonts w:ascii="Arial" w:hAnsi="Arial" w:cs="Arial"/>
        </w:rPr>
      </w:pPr>
    </w:p>
    <w:p w14:paraId="35ECCFE6" w14:textId="35CC69F9" w:rsidR="00DD6740" w:rsidRPr="001B38F8" w:rsidRDefault="00DD6740" w:rsidP="00D02DF8">
      <w:pPr>
        <w:rPr>
          <w:rFonts w:ascii="Arial" w:hAnsi="Arial" w:cs="Arial"/>
        </w:rPr>
      </w:pPr>
    </w:p>
    <w:p w14:paraId="64F62AE2" w14:textId="0C07CCCF" w:rsidR="0051452C" w:rsidRPr="001B38F8" w:rsidRDefault="0051452C" w:rsidP="00F86492">
      <w:pPr>
        <w:pStyle w:val="Ttulo4"/>
        <w:rPr>
          <w:rFonts w:ascii="Arial" w:hAnsi="Arial" w:cs="Arial"/>
        </w:rPr>
      </w:pPr>
      <w:r w:rsidRPr="001B38F8">
        <w:rPr>
          <w:rFonts w:ascii="Arial" w:hAnsi="Arial" w:cs="Arial"/>
        </w:rPr>
        <w:lastRenderedPageBreak/>
        <w:t>Integración de tecnologías</w:t>
      </w:r>
    </w:p>
    <w:p w14:paraId="6D02F490" w14:textId="77777777" w:rsidR="007876CB" w:rsidRPr="001B38F8" w:rsidRDefault="007876CB" w:rsidP="007876CB">
      <w:pPr>
        <w:rPr>
          <w:rFonts w:ascii="Arial" w:hAnsi="Arial" w:cs="Arial"/>
        </w:rPr>
      </w:pPr>
    </w:p>
    <w:p w14:paraId="37EEE5E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Groq: Proporciona el backend de aceleración de hardware para el modelo de lenguaje GPT-J.</w:t>
      </w:r>
    </w:p>
    <w:p w14:paraId="62F77FC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LangChain: Facilita la orquestación de las diferentes etapas del proceso, desde la carga de documentos hasta la generación de respuestas.</w:t>
      </w:r>
    </w:p>
    <w:p w14:paraId="4BEEB8FC"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FAISS: Se utiliza para la gestión eficiente de la base de datos vectorial, permitiendo búsquedas rápidas y precisas.</w:t>
      </w:r>
    </w:p>
    <w:p w14:paraId="203B6966"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Streamlit: Ofrece una forma sencilla y efectiva de crear interfaces de usuario interactivas para aplicaciones de Python, permitiendo la interacción directa con el usuario.</w:t>
      </w:r>
    </w:p>
    <w:p w14:paraId="22473D55"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 xml:space="preserve">FastAPI: Proporciona un framework para crear una API robusta y eficiente que permite la comunicación entre el </w:t>
      </w:r>
      <w:proofErr w:type="spellStart"/>
      <w:r w:rsidRPr="001B38F8">
        <w:rPr>
          <w:rFonts w:ascii="Arial" w:hAnsi="Arial" w:cs="Arial"/>
        </w:rPr>
        <w:t>frontend</w:t>
      </w:r>
      <w:proofErr w:type="spellEnd"/>
      <w:r w:rsidRPr="001B38F8">
        <w:rPr>
          <w:rFonts w:ascii="Arial" w:hAnsi="Arial" w:cs="Arial"/>
        </w:rPr>
        <w:t xml:space="preserve"> y el backend.</w:t>
      </w:r>
    </w:p>
    <w:p w14:paraId="5EF9E3AF" w14:textId="77777777" w:rsidR="0051452C" w:rsidRPr="001B38F8" w:rsidRDefault="0051452C" w:rsidP="00D02DF8">
      <w:pPr>
        <w:rPr>
          <w:rFonts w:ascii="Arial" w:hAnsi="Arial" w:cs="Arial"/>
        </w:rPr>
      </w:pPr>
    </w:p>
    <w:p w14:paraId="4D1B9AB2" w14:textId="77777777" w:rsidR="007876CB" w:rsidRPr="001B38F8" w:rsidRDefault="007876CB" w:rsidP="00D02DF8">
      <w:pPr>
        <w:rPr>
          <w:rFonts w:ascii="Arial" w:hAnsi="Arial" w:cs="Arial"/>
        </w:rPr>
      </w:pPr>
    </w:p>
    <w:p w14:paraId="30A8B928" w14:textId="66E99115" w:rsidR="0051452C" w:rsidRPr="001B38F8" w:rsidRDefault="0051452C" w:rsidP="00F86492">
      <w:pPr>
        <w:pStyle w:val="Ttulo4"/>
        <w:rPr>
          <w:rFonts w:ascii="Arial" w:hAnsi="Arial" w:cs="Arial"/>
        </w:rPr>
      </w:pPr>
      <w:r w:rsidRPr="001B38F8">
        <w:rPr>
          <w:rFonts w:ascii="Arial" w:hAnsi="Arial" w:cs="Arial"/>
        </w:rPr>
        <w:t>Detalles del código</w:t>
      </w:r>
    </w:p>
    <w:p w14:paraId="53F2D721" w14:textId="59FE2456" w:rsidR="00D02DF8" w:rsidRPr="001B38F8" w:rsidRDefault="00D02DF8" w:rsidP="00D02DF8">
      <w:pPr>
        <w:rPr>
          <w:rFonts w:ascii="Arial" w:hAnsi="Arial" w:cs="Arial"/>
        </w:rPr>
      </w:pPr>
    </w:p>
    <w:p w14:paraId="6F587036"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mportaciones y Configuración Inicial: </w:t>
      </w:r>
    </w:p>
    <w:p w14:paraId="2ED5C666"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importan módulos necesarios como </w:t>
      </w:r>
      <w:proofErr w:type="spellStart"/>
      <w:r w:rsidRPr="001B38F8">
        <w:rPr>
          <w:rFonts w:ascii="Arial" w:hAnsi="Arial" w:cs="Arial"/>
        </w:rPr>
        <w:t>fastapi</w:t>
      </w:r>
      <w:proofErr w:type="spellEnd"/>
      <w:r w:rsidRPr="001B38F8">
        <w:rPr>
          <w:rFonts w:ascii="Arial" w:hAnsi="Arial" w:cs="Arial"/>
        </w:rPr>
        <w:t xml:space="preserve">, </w:t>
      </w:r>
      <w:proofErr w:type="spellStart"/>
      <w:r w:rsidRPr="001B38F8">
        <w:rPr>
          <w:rFonts w:ascii="Arial" w:hAnsi="Arial" w:cs="Arial"/>
        </w:rPr>
        <w:t>langchain_groq</w:t>
      </w:r>
      <w:proofErr w:type="spellEnd"/>
      <w:r w:rsidRPr="001B38F8">
        <w:rPr>
          <w:rFonts w:ascii="Arial" w:hAnsi="Arial" w:cs="Arial"/>
        </w:rPr>
        <w:t xml:space="preserve">, </w:t>
      </w:r>
      <w:proofErr w:type="spellStart"/>
      <w:r w:rsidRPr="001B38F8">
        <w:rPr>
          <w:rFonts w:ascii="Arial" w:hAnsi="Arial" w:cs="Arial"/>
        </w:rPr>
        <w:t>langchain_community</w:t>
      </w:r>
      <w:proofErr w:type="spellEnd"/>
      <w:r w:rsidRPr="001B38F8">
        <w:rPr>
          <w:rFonts w:ascii="Arial" w:hAnsi="Arial" w:cs="Arial"/>
        </w:rPr>
        <w:t>, entre otros.</w:t>
      </w:r>
    </w:p>
    <w:p w14:paraId="5A28F76B" w14:textId="77777777" w:rsidR="00240EDA" w:rsidRDefault="00240EDA" w:rsidP="00240EDA">
      <w:pPr>
        <w:pStyle w:val="Prrafodelista"/>
        <w:numPr>
          <w:ilvl w:val="1"/>
          <w:numId w:val="44"/>
        </w:numPr>
        <w:rPr>
          <w:rFonts w:ascii="Arial" w:hAnsi="Arial" w:cs="Arial"/>
        </w:rPr>
      </w:pPr>
      <w:r w:rsidRPr="001B38F8">
        <w:rPr>
          <w:rFonts w:ascii="Arial" w:hAnsi="Arial" w:cs="Arial"/>
        </w:rPr>
        <w:t>Se cargan las claves API necesarias para Groq a través de variables de entorno, asegurando que el acceso a la API se maneje de manera segura.</w:t>
      </w:r>
    </w:p>
    <w:p w14:paraId="1555122E" w14:textId="77777777" w:rsidR="00906BC2" w:rsidRPr="001B38F8" w:rsidRDefault="00906BC2" w:rsidP="00906BC2">
      <w:pPr>
        <w:pStyle w:val="Prrafodelista"/>
        <w:ind w:left="1440"/>
        <w:rPr>
          <w:rFonts w:ascii="Arial" w:hAnsi="Arial" w:cs="Arial"/>
        </w:rPr>
      </w:pPr>
    </w:p>
    <w:p w14:paraId="70A89ED5"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nicialización del Modelo de Lenguaje y Configuración del </w:t>
      </w:r>
      <w:proofErr w:type="spellStart"/>
      <w:r w:rsidRPr="001B38F8">
        <w:rPr>
          <w:rFonts w:ascii="Arial" w:hAnsi="Arial" w:cs="Arial"/>
        </w:rPr>
        <w:t>Prompt</w:t>
      </w:r>
      <w:proofErr w:type="spellEnd"/>
      <w:r w:rsidRPr="001B38F8">
        <w:rPr>
          <w:rFonts w:ascii="Arial" w:hAnsi="Arial" w:cs="Arial"/>
        </w:rPr>
        <w:t xml:space="preserve">: </w:t>
      </w:r>
    </w:p>
    <w:p w14:paraId="0FE23ED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arga el modelo de lenguaje GPT-J utilizando la clase </w:t>
      </w:r>
      <w:proofErr w:type="spellStart"/>
      <w:r w:rsidRPr="001B38F8">
        <w:rPr>
          <w:rFonts w:ascii="Arial" w:hAnsi="Arial" w:cs="Arial"/>
        </w:rPr>
        <w:t>GroqModel</w:t>
      </w:r>
      <w:proofErr w:type="spellEnd"/>
      <w:r w:rsidRPr="001B38F8">
        <w:rPr>
          <w:rFonts w:ascii="Arial" w:hAnsi="Arial" w:cs="Arial"/>
        </w:rPr>
        <w:t xml:space="preserve"> de </w:t>
      </w:r>
      <w:proofErr w:type="spellStart"/>
      <w:r w:rsidRPr="001B38F8">
        <w:rPr>
          <w:rFonts w:ascii="Arial" w:hAnsi="Arial" w:cs="Arial"/>
        </w:rPr>
        <w:t>langchain_groq</w:t>
      </w:r>
      <w:proofErr w:type="spellEnd"/>
      <w:r w:rsidRPr="001B38F8">
        <w:rPr>
          <w:rFonts w:ascii="Arial" w:hAnsi="Arial" w:cs="Arial"/>
        </w:rPr>
        <w:t>, especificando el nombre del modelo y la clave API de Groq.</w:t>
      </w:r>
    </w:p>
    <w:p w14:paraId="7591F334"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Se configura un </w:t>
      </w:r>
      <w:proofErr w:type="spellStart"/>
      <w:r w:rsidRPr="001B38F8">
        <w:rPr>
          <w:rFonts w:ascii="Arial" w:hAnsi="Arial" w:cs="Arial"/>
        </w:rPr>
        <w:t>ChatPromptTemplate</w:t>
      </w:r>
      <w:proofErr w:type="spellEnd"/>
      <w:r w:rsidRPr="001B38F8">
        <w:rPr>
          <w:rFonts w:ascii="Arial" w:hAnsi="Arial" w:cs="Arial"/>
        </w:rPr>
        <w:t xml:space="preserve"> para guiar cómo el modelo debe formular respuestas, instruyéndolo a responder preguntas basadas en el contexto proporcionado.</w:t>
      </w:r>
    </w:p>
    <w:p w14:paraId="3A8FC4DA" w14:textId="77777777" w:rsidR="00906BC2" w:rsidRPr="001B38F8" w:rsidRDefault="00906BC2" w:rsidP="00906BC2">
      <w:pPr>
        <w:pStyle w:val="Prrafodelista"/>
        <w:ind w:left="1440"/>
        <w:rPr>
          <w:rFonts w:ascii="Arial" w:hAnsi="Arial" w:cs="Arial"/>
        </w:rPr>
      </w:pPr>
    </w:p>
    <w:p w14:paraId="7B2C1310"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lastRenderedPageBreak/>
        <w:t xml:space="preserve">Carga y Vectorización de Documentos: </w:t>
      </w:r>
    </w:p>
    <w:p w14:paraId="64E452B5"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n el evento de inicio de la aplicación (@</w:t>
      </w:r>
      <w:proofErr w:type="gramStart"/>
      <w:r w:rsidRPr="001B38F8">
        <w:rPr>
          <w:rFonts w:ascii="Arial" w:hAnsi="Arial" w:cs="Arial"/>
        </w:rPr>
        <w:t>app.on</w:t>
      </w:r>
      <w:proofErr w:type="gramEnd"/>
      <w:r w:rsidRPr="001B38F8">
        <w:rPr>
          <w:rFonts w:ascii="Arial" w:hAnsi="Arial" w:cs="Arial"/>
        </w:rPr>
        <w:t>_event("startup")), se cargan los documentos desde diferentes fuentes (PDF, CSV, JSON) utilizando los cargadores correspondientes de LangChain.</w:t>
      </w:r>
    </w:p>
    <w:p w14:paraId="2645DA5F"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Los documentos se dividen en fragmentos más pequeños utilizando </w:t>
      </w:r>
      <w:proofErr w:type="spellStart"/>
      <w:r w:rsidRPr="001B38F8">
        <w:rPr>
          <w:rFonts w:ascii="Arial" w:hAnsi="Arial" w:cs="Arial"/>
        </w:rPr>
        <w:t>RecursiveCharacterTextSplitter</w:t>
      </w:r>
      <w:proofErr w:type="spellEnd"/>
      <w:r w:rsidRPr="001B38F8">
        <w:rPr>
          <w:rFonts w:ascii="Arial" w:hAnsi="Arial" w:cs="Arial"/>
        </w:rPr>
        <w:t xml:space="preserve"> y se vectorizan utilizando </w:t>
      </w:r>
      <w:proofErr w:type="spellStart"/>
      <w:r w:rsidRPr="001B38F8">
        <w:rPr>
          <w:rFonts w:ascii="Arial" w:hAnsi="Arial" w:cs="Arial"/>
        </w:rPr>
        <w:t>OllamaEmbeddings</w:t>
      </w:r>
      <w:proofErr w:type="spellEnd"/>
      <w:r w:rsidRPr="001B38F8">
        <w:rPr>
          <w:rFonts w:ascii="Arial" w:hAnsi="Arial" w:cs="Arial"/>
        </w:rPr>
        <w:t xml:space="preserve"> y FAISS para crear una base de datos vectorial eficiente.</w:t>
      </w:r>
    </w:p>
    <w:p w14:paraId="569DB42F" w14:textId="77777777" w:rsidR="00906BC2" w:rsidRPr="001B38F8" w:rsidRDefault="00906BC2" w:rsidP="00906BC2">
      <w:pPr>
        <w:pStyle w:val="Prrafodelista"/>
        <w:ind w:left="1440"/>
        <w:rPr>
          <w:rFonts w:ascii="Arial" w:hAnsi="Arial" w:cs="Arial"/>
        </w:rPr>
      </w:pPr>
    </w:p>
    <w:p w14:paraId="60D74893"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onfiguración de Herramientas Adicionales: </w:t>
      </w:r>
    </w:p>
    <w:p w14:paraId="3E0815F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n instancias de las herramientas </w:t>
      </w:r>
      <w:proofErr w:type="spellStart"/>
      <w:r w:rsidRPr="001B38F8">
        <w:rPr>
          <w:rFonts w:ascii="Arial" w:hAnsi="Arial" w:cs="Arial"/>
        </w:rPr>
        <w:t>WikipediaQueryRun</w:t>
      </w:r>
      <w:proofErr w:type="spellEnd"/>
      <w:r w:rsidRPr="001B38F8">
        <w:rPr>
          <w:rFonts w:ascii="Arial" w:hAnsi="Arial" w:cs="Arial"/>
        </w:rPr>
        <w:t xml:space="preserve"> y </w:t>
      </w:r>
      <w:proofErr w:type="spellStart"/>
      <w:r w:rsidRPr="001B38F8">
        <w:rPr>
          <w:rFonts w:ascii="Arial" w:hAnsi="Arial" w:cs="Arial"/>
        </w:rPr>
        <w:t>ArxivQueryRun</w:t>
      </w:r>
      <w:proofErr w:type="spellEnd"/>
      <w:r w:rsidRPr="001B38F8">
        <w:rPr>
          <w:rFonts w:ascii="Arial" w:hAnsi="Arial" w:cs="Arial"/>
        </w:rPr>
        <w:t xml:space="preserve"> utilizando los envoltorios de API correspondientes.</w:t>
      </w:r>
    </w:p>
    <w:p w14:paraId="57400B35" w14:textId="77777777" w:rsidR="00240EDA" w:rsidRDefault="00240EDA" w:rsidP="00240EDA">
      <w:pPr>
        <w:pStyle w:val="Prrafodelista"/>
        <w:numPr>
          <w:ilvl w:val="1"/>
          <w:numId w:val="44"/>
        </w:numPr>
        <w:rPr>
          <w:rFonts w:ascii="Arial" w:hAnsi="Arial" w:cs="Arial"/>
        </w:rPr>
      </w:pPr>
      <w:r w:rsidRPr="001B38F8">
        <w:rPr>
          <w:rFonts w:ascii="Arial" w:hAnsi="Arial" w:cs="Arial"/>
        </w:rPr>
        <w:t>Estas herramientas permiten realizar consultas en Wikipedia y Arxiv para obtener información adicional durante el proceso de generación de respuestas.</w:t>
      </w:r>
    </w:p>
    <w:p w14:paraId="244AE467" w14:textId="77777777" w:rsidR="00906BC2" w:rsidRPr="001B38F8" w:rsidRDefault="00906BC2" w:rsidP="00906BC2">
      <w:pPr>
        <w:pStyle w:val="Prrafodelista"/>
        <w:ind w:left="1440"/>
        <w:rPr>
          <w:rFonts w:ascii="Arial" w:hAnsi="Arial" w:cs="Arial"/>
        </w:rPr>
      </w:pPr>
    </w:p>
    <w:p w14:paraId="4EFAE5F7"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Endpoint de Consulta (/ask): </w:t>
      </w:r>
    </w:p>
    <w:p w14:paraId="0A551C49"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Se define un endpoint de API (@app.post("/ask")) que recibe las consultas de los usuarios.</w:t>
      </w:r>
    </w:p>
    <w:p w14:paraId="7E2AD10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consulta se traduce del español al inglés utilizando la biblioteca </w:t>
      </w:r>
      <w:proofErr w:type="spellStart"/>
      <w:r w:rsidRPr="001B38F8">
        <w:rPr>
          <w:rFonts w:ascii="Arial" w:hAnsi="Arial" w:cs="Arial"/>
        </w:rPr>
        <w:t>googletrans</w:t>
      </w:r>
      <w:proofErr w:type="spellEnd"/>
      <w:r w:rsidRPr="001B38F8">
        <w:rPr>
          <w:rFonts w:ascii="Arial" w:hAnsi="Arial" w:cs="Arial"/>
        </w:rPr>
        <w:t>.</w:t>
      </w:r>
    </w:p>
    <w:p w14:paraId="4BA2797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 un agente personalizado utilizando la función </w:t>
      </w:r>
      <w:proofErr w:type="spellStart"/>
      <w:r w:rsidRPr="001B38F8">
        <w:rPr>
          <w:rFonts w:ascii="Arial" w:hAnsi="Arial" w:cs="Arial"/>
        </w:rPr>
        <w:t>create_custom_tools_agent</w:t>
      </w:r>
      <w:proofErr w:type="spellEnd"/>
      <w:r w:rsidRPr="001B38F8">
        <w:rPr>
          <w:rFonts w:ascii="Arial" w:hAnsi="Arial" w:cs="Arial"/>
        </w:rPr>
        <w:t xml:space="preserve">, pasando el modelo de lenguaje, las herramientas adicionales y el </w:t>
      </w:r>
      <w:proofErr w:type="spellStart"/>
      <w:r w:rsidRPr="001B38F8">
        <w:rPr>
          <w:rFonts w:ascii="Arial" w:hAnsi="Arial" w:cs="Arial"/>
        </w:rPr>
        <w:t>prompt</w:t>
      </w:r>
      <w:proofErr w:type="spellEnd"/>
      <w:r w:rsidRPr="001B38F8">
        <w:rPr>
          <w:rFonts w:ascii="Arial" w:hAnsi="Arial" w:cs="Arial"/>
        </w:rPr>
        <w:t>.</w:t>
      </w:r>
    </w:p>
    <w:p w14:paraId="331BE98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l agente procesa la consulta y genera una respuesta utilizando el modelo de lenguaje y las herramientas adicionales.</w:t>
      </w:r>
    </w:p>
    <w:p w14:paraId="50DBE66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 xml:space="preserve"> y se devuelve al usuario junto con el contexto utilizado para generarla.</w:t>
      </w:r>
    </w:p>
    <w:p w14:paraId="2C6B8CE9" w14:textId="77777777" w:rsidR="00284D33" w:rsidRPr="001B38F8" w:rsidRDefault="00284D33" w:rsidP="00240EDA">
      <w:pPr>
        <w:rPr>
          <w:rFonts w:ascii="Arial" w:hAnsi="Arial" w:cs="Arial"/>
        </w:rPr>
      </w:pPr>
    </w:p>
    <w:p w14:paraId="39E1B57E" w14:textId="6B56E27A" w:rsidR="00240EDA" w:rsidRPr="001B38F8" w:rsidRDefault="00EF4FF2" w:rsidP="00EF4FF2">
      <w:pPr>
        <w:pStyle w:val="Ttulo4"/>
        <w:rPr>
          <w:rFonts w:ascii="Arial" w:hAnsi="Arial" w:cs="Arial"/>
        </w:rPr>
      </w:pPr>
      <w:r w:rsidRPr="001B38F8">
        <w:rPr>
          <w:rFonts w:ascii="Arial" w:hAnsi="Arial" w:cs="Arial"/>
        </w:rPr>
        <w:t>Flujo de la aplicación</w:t>
      </w:r>
    </w:p>
    <w:p w14:paraId="1DD6E8A1" w14:textId="77777777" w:rsidR="00A869A1" w:rsidRPr="001B38F8" w:rsidRDefault="00A869A1" w:rsidP="00D02DF8">
      <w:pPr>
        <w:rPr>
          <w:rFonts w:ascii="Arial" w:hAnsi="Arial" w:cs="Arial"/>
        </w:rPr>
      </w:pPr>
    </w:p>
    <w:p w14:paraId="557BA7D4"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lastRenderedPageBreak/>
        <w:t>El usuario accede a la interfaz de usuario de Streamlit y realiza una consulta en español.</w:t>
      </w:r>
    </w:p>
    <w:p w14:paraId="03E2577F"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consulta se envía al endpoint /ask de la API FastAPI.</w:t>
      </w:r>
    </w:p>
    <w:p w14:paraId="1D4350B2"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consulta se traduce al inglés utilizando </w:t>
      </w:r>
      <w:proofErr w:type="spellStart"/>
      <w:r w:rsidRPr="001B38F8">
        <w:rPr>
          <w:rFonts w:ascii="Arial" w:hAnsi="Arial" w:cs="Arial"/>
        </w:rPr>
        <w:t>googletrans</w:t>
      </w:r>
      <w:proofErr w:type="spellEnd"/>
      <w:r w:rsidRPr="001B38F8">
        <w:rPr>
          <w:rFonts w:ascii="Arial" w:hAnsi="Arial" w:cs="Arial"/>
        </w:rPr>
        <w:t>.</w:t>
      </w:r>
    </w:p>
    <w:p w14:paraId="3A7B80ED"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Se crea un agente personalizado utilizando el modelo de lenguaje GPT-J, las herramientas adicionales (Wikipedia y Arxiv) y el </w:t>
      </w:r>
      <w:proofErr w:type="spellStart"/>
      <w:r w:rsidRPr="001B38F8">
        <w:rPr>
          <w:rFonts w:ascii="Arial" w:hAnsi="Arial" w:cs="Arial"/>
        </w:rPr>
        <w:t>prompt</w:t>
      </w:r>
      <w:proofErr w:type="spellEnd"/>
      <w:r w:rsidRPr="001B38F8">
        <w:rPr>
          <w:rFonts w:ascii="Arial" w:hAnsi="Arial" w:cs="Arial"/>
        </w:rPr>
        <w:t>.</w:t>
      </w:r>
    </w:p>
    <w:p w14:paraId="2F0DC9C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El agente procesa la consulta y genera una respuesta utilizando el modelo de lenguaje y las herramientas adicionales.</w:t>
      </w:r>
    </w:p>
    <w:p w14:paraId="3F02D4A6"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w:t>
      </w:r>
    </w:p>
    <w:p w14:paraId="6AA4B9B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respuesta y el contexto utilizado se devuelven a la interfaz de usuario de Streamlit.</w:t>
      </w:r>
    </w:p>
    <w:p w14:paraId="4C75CABE"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interfaz de usuario muestra la respuesta al usuario y permite expandir los detalles adicionales y el contexto utilizado.</w:t>
      </w:r>
    </w:p>
    <w:p w14:paraId="080CC0AD" w14:textId="77777777" w:rsidR="00D7539F" w:rsidRPr="001B38F8" w:rsidRDefault="00D7539F" w:rsidP="00D7539F">
      <w:pPr>
        <w:pStyle w:val="Prrafodelista"/>
        <w:rPr>
          <w:rFonts w:ascii="Arial" w:hAnsi="Arial" w:cs="Arial"/>
        </w:rPr>
      </w:pPr>
    </w:p>
    <w:p w14:paraId="5DEFC160" w14:textId="7B1CBC80" w:rsidR="00D7539F" w:rsidRPr="001B38F8" w:rsidRDefault="00D7539F" w:rsidP="00D7539F">
      <w:pPr>
        <w:rPr>
          <w:rFonts w:ascii="Arial" w:hAnsi="Arial" w:cs="Arial"/>
        </w:rPr>
      </w:pPr>
      <w:r w:rsidRPr="001B38F8">
        <w:rPr>
          <w:rFonts w:ascii="Arial" w:hAnsi="Arial" w:cs="Arial"/>
        </w:rPr>
        <w:t>Este esquema y flujo de la aplicación representan el funcionamiento actualizado de</w:t>
      </w:r>
      <w:r w:rsidR="00906BC2">
        <w:rPr>
          <w:rFonts w:ascii="Arial" w:hAnsi="Arial" w:cs="Arial"/>
        </w:rPr>
        <w:t xml:space="preserve">l </w:t>
      </w:r>
      <w:r w:rsidRPr="001B38F8">
        <w:rPr>
          <w:rFonts w:ascii="Arial" w:hAnsi="Arial" w:cs="Arial"/>
        </w:rPr>
        <w:t>RAG basado en el nuevo código de main.py. La integración de tecnologías como Groq, LangChain, FAISS, Streamlit y FastAPI, junto con las herramientas adicionales de Wikipedia y Arxiv, permite un procesamiento eficiente de las consultas de los usuarios y la generación de respuestas precisas y contextualizadas.</w:t>
      </w:r>
    </w:p>
    <w:p w14:paraId="7BBE7AD8" w14:textId="77777777" w:rsidR="00D7539F" w:rsidRPr="001B38F8" w:rsidRDefault="00D7539F" w:rsidP="00D02DF8">
      <w:pPr>
        <w:rPr>
          <w:rFonts w:ascii="Arial" w:hAnsi="Arial" w:cs="Arial"/>
        </w:rPr>
      </w:pPr>
    </w:p>
    <w:p w14:paraId="03588F41" w14:textId="77777777" w:rsidR="00C4131E" w:rsidRPr="001B38F8" w:rsidRDefault="00C4131E" w:rsidP="00C4131E">
      <w:pPr>
        <w:rPr>
          <w:rFonts w:ascii="Arial" w:hAnsi="Arial" w:cs="Arial"/>
        </w:rPr>
      </w:pPr>
    </w:p>
    <w:p w14:paraId="36768358" w14:textId="77777777" w:rsidR="00580491" w:rsidRPr="001B38F8" w:rsidRDefault="00580491" w:rsidP="00580491">
      <w:pPr>
        <w:rPr>
          <w:rFonts w:ascii="Arial" w:hAnsi="Arial" w:cs="Arial"/>
        </w:rPr>
      </w:pPr>
    </w:p>
    <w:p w14:paraId="7F39DCCF" w14:textId="1A9A7181" w:rsidR="00580491" w:rsidRPr="001B38F8" w:rsidRDefault="00580491" w:rsidP="00580491">
      <w:pPr>
        <w:pStyle w:val="Ttulo1"/>
        <w:rPr>
          <w:rFonts w:ascii="Arial" w:hAnsi="Arial" w:cs="Arial"/>
          <w:caps w:val="0"/>
        </w:rPr>
      </w:pPr>
      <w:bookmarkStart w:id="29" w:name="_Toc162797411"/>
      <w:bookmarkStart w:id="30" w:name="_Toc166184703"/>
      <w:r w:rsidRPr="001B38F8">
        <w:rPr>
          <w:rFonts w:ascii="Arial" w:hAnsi="Arial" w:cs="Arial"/>
          <w:caps w:val="0"/>
        </w:rPr>
        <w:t>Resultados</w:t>
      </w:r>
      <w:bookmarkEnd w:id="29"/>
      <w:r w:rsidR="00A73BA3" w:rsidRPr="001B38F8">
        <w:rPr>
          <w:rFonts w:ascii="Arial" w:hAnsi="Arial" w:cs="Arial"/>
          <w:caps w:val="0"/>
        </w:rPr>
        <w:t xml:space="preserve"> y discusión</w:t>
      </w:r>
      <w:bookmarkEnd w:id="30"/>
    </w:p>
    <w:p w14:paraId="39D56D76" w14:textId="77777777" w:rsidR="0004442C" w:rsidRPr="001B38F8" w:rsidRDefault="0004442C" w:rsidP="0004442C">
      <w:pPr>
        <w:rPr>
          <w:rFonts w:ascii="Arial" w:hAnsi="Arial" w:cs="Arial"/>
        </w:rPr>
      </w:pPr>
    </w:p>
    <w:p w14:paraId="1AD00DAB" w14:textId="315134C8" w:rsidR="0004442C" w:rsidRPr="001B38F8" w:rsidRDefault="0004442C" w:rsidP="0004442C">
      <w:pPr>
        <w:rPr>
          <w:rFonts w:ascii="Arial" w:hAnsi="Arial" w:cs="Arial"/>
        </w:rPr>
      </w:pPr>
      <w:r w:rsidRPr="001B38F8">
        <w:rPr>
          <w:rFonts w:ascii="Arial" w:hAnsi="Arial" w:cs="Arial"/>
        </w:rPr>
        <w:t>Los resultados preliminares de</w:t>
      </w:r>
      <w:r w:rsidR="00F93342">
        <w:rPr>
          <w:rFonts w:ascii="Arial" w:hAnsi="Arial" w:cs="Arial"/>
        </w:rPr>
        <w:t>l</w:t>
      </w:r>
      <w:r w:rsidR="006107C4">
        <w:rPr>
          <w:rFonts w:ascii="Arial" w:hAnsi="Arial" w:cs="Arial"/>
        </w:rPr>
        <w:t xml:space="preserve"> </w:t>
      </w:r>
      <w:r w:rsidRPr="001B38F8">
        <w:rPr>
          <w:rFonts w:ascii="Arial" w:hAnsi="Arial" w:cs="Arial"/>
        </w:rPr>
        <w:t>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1B38F8" w:rsidRDefault="0004442C" w:rsidP="0004442C">
      <w:pPr>
        <w:rPr>
          <w:rFonts w:ascii="Arial" w:hAnsi="Arial" w:cs="Arial"/>
        </w:rPr>
      </w:pPr>
      <w:r w:rsidRPr="001B38F8">
        <w:rPr>
          <w:rFonts w:ascii="Arial" w:hAnsi="Arial" w:cs="Arial"/>
        </w:rPr>
        <w:t xml:space="preserve">La evaluación cuantitativa del modelo ha revelado altas puntuaciones de precisión y exhaustividad en la generación de recomendaciones relevantes. Además, la </w:t>
      </w:r>
      <w:r w:rsidRPr="001B38F8">
        <w:rPr>
          <w:rFonts w:ascii="Arial" w:hAnsi="Arial" w:cs="Arial"/>
        </w:rPr>
        <w:lastRenderedPageBreak/>
        <w:t>retroalimentación cualitativa de los usuarios ha sido positiva, destacando la utilidad y la facilidad de uso del chatbot.</w:t>
      </w:r>
    </w:p>
    <w:p w14:paraId="01D6A0F3" w14:textId="77777777" w:rsidR="0004442C" w:rsidRPr="001B38F8" w:rsidRDefault="0004442C" w:rsidP="0004442C">
      <w:pPr>
        <w:rPr>
          <w:rFonts w:ascii="Arial" w:hAnsi="Arial" w:cs="Arial"/>
        </w:rPr>
      </w:pPr>
      <w:r w:rsidRPr="001B38F8">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1B38F8" w:rsidRDefault="0004442C" w:rsidP="0004442C">
      <w:pPr>
        <w:rPr>
          <w:rFonts w:ascii="Arial" w:hAnsi="Arial" w:cs="Arial"/>
        </w:rPr>
      </w:pPr>
    </w:p>
    <w:p w14:paraId="21E932D1" w14:textId="77777777" w:rsidR="0004442C" w:rsidRPr="001B38F8" w:rsidRDefault="0004442C" w:rsidP="0004442C">
      <w:pPr>
        <w:rPr>
          <w:rFonts w:ascii="Arial" w:hAnsi="Arial" w:cs="Arial"/>
        </w:rPr>
      </w:pPr>
      <w:r w:rsidRPr="001B38F8">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1B38F8" w:rsidRDefault="0004442C" w:rsidP="0004442C">
      <w:pPr>
        <w:rPr>
          <w:rFonts w:ascii="Arial" w:hAnsi="Arial" w:cs="Arial"/>
        </w:rPr>
      </w:pPr>
    </w:p>
    <w:p w14:paraId="0A4F39AC" w14:textId="77777777" w:rsidR="0004442C" w:rsidRPr="001B38F8" w:rsidRDefault="0004442C" w:rsidP="0004442C">
      <w:pPr>
        <w:rPr>
          <w:rFonts w:ascii="Arial" w:hAnsi="Arial" w:cs="Arial"/>
        </w:rPr>
      </w:pPr>
      <w:r w:rsidRPr="001B38F8">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1B38F8" w:rsidRDefault="00A73BA3" w:rsidP="00A73BA3">
      <w:pPr>
        <w:rPr>
          <w:rFonts w:ascii="Arial" w:hAnsi="Arial" w:cs="Arial"/>
        </w:rPr>
      </w:pPr>
    </w:p>
    <w:p w14:paraId="69D8EDA7" w14:textId="77777777" w:rsidR="00580491" w:rsidRPr="001B38F8" w:rsidRDefault="00580491" w:rsidP="00580491">
      <w:pPr>
        <w:rPr>
          <w:rFonts w:ascii="Arial" w:hAnsi="Arial" w:cs="Arial"/>
        </w:rPr>
      </w:pPr>
    </w:p>
    <w:p w14:paraId="7632ABDD" w14:textId="4273610D" w:rsidR="00580491" w:rsidRPr="001B38F8" w:rsidRDefault="00580491" w:rsidP="00A208D8">
      <w:pPr>
        <w:pStyle w:val="Ttulo1"/>
        <w:rPr>
          <w:rFonts w:ascii="Arial" w:hAnsi="Arial" w:cs="Arial"/>
        </w:rPr>
      </w:pPr>
      <w:bookmarkStart w:id="31" w:name="_Toc162797431"/>
      <w:bookmarkStart w:id="32" w:name="_Toc166184704"/>
      <w:r w:rsidRPr="001B38F8">
        <w:rPr>
          <w:rFonts w:ascii="Arial" w:hAnsi="Arial" w:cs="Arial"/>
        </w:rPr>
        <w:t>C</w:t>
      </w:r>
      <w:bookmarkEnd w:id="31"/>
      <w:r w:rsidR="00A73BA3" w:rsidRPr="001B38F8">
        <w:rPr>
          <w:rFonts w:ascii="Arial" w:hAnsi="Arial" w:cs="Arial"/>
          <w:caps w:val="0"/>
        </w:rPr>
        <w:t>onclusiones</w:t>
      </w:r>
      <w:bookmarkEnd w:id="32"/>
    </w:p>
    <w:p w14:paraId="3DFA8683" w14:textId="77777777" w:rsidR="00C1315D" w:rsidRPr="001B38F8" w:rsidRDefault="00C1315D" w:rsidP="00C1315D">
      <w:pPr>
        <w:rPr>
          <w:rFonts w:ascii="Arial" w:hAnsi="Arial" w:cs="Arial"/>
        </w:rPr>
      </w:pPr>
    </w:p>
    <w:p w14:paraId="41002294" w14:textId="382CA9DF" w:rsidR="00C1315D" w:rsidRPr="001B38F8" w:rsidRDefault="00C1315D" w:rsidP="00C1315D">
      <w:pPr>
        <w:rPr>
          <w:rFonts w:ascii="Arial" w:hAnsi="Arial" w:cs="Arial"/>
        </w:rPr>
      </w:pPr>
      <w:r w:rsidRPr="001B38F8">
        <w:rPr>
          <w:rFonts w:ascii="Arial" w:hAnsi="Arial" w:cs="Arial"/>
        </w:rPr>
        <w:t xml:space="preserve">En conclusión, </w:t>
      </w:r>
      <w:r w:rsidR="006107C4">
        <w:rPr>
          <w:rFonts w:ascii="Arial" w:hAnsi="Arial" w:cs="Arial"/>
        </w:rPr>
        <w:t>el</w:t>
      </w:r>
      <w:r w:rsidRPr="001B38F8">
        <w:rPr>
          <w:rFonts w:ascii="Arial" w:hAnsi="Arial" w:cs="Arial"/>
        </w:rPr>
        <w:t xml:space="preserve"> chatbot basado en RAG y la base de datos vectorial que integra datos de NHANES con documentos médicos y de estilo de vida ha demostrado ser </w:t>
      </w:r>
      <w:r w:rsidRPr="001B38F8">
        <w:rPr>
          <w:rFonts w:ascii="Arial" w:hAnsi="Arial" w:cs="Arial"/>
        </w:rPr>
        <w:lastRenderedPageBreak/>
        <w:t>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1B38F8" w:rsidRDefault="00A73BA3" w:rsidP="00C1315D">
      <w:pPr>
        <w:rPr>
          <w:rFonts w:ascii="Arial" w:hAnsi="Arial" w:cs="Arial"/>
        </w:rPr>
      </w:pPr>
    </w:p>
    <w:p w14:paraId="3D3B608E" w14:textId="77777777" w:rsidR="00C1315D" w:rsidRPr="001B38F8" w:rsidRDefault="00C1315D" w:rsidP="00C1315D">
      <w:pPr>
        <w:rPr>
          <w:rFonts w:ascii="Arial" w:hAnsi="Arial" w:cs="Arial"/>
        </w:rPr>
      </w:pPr>
      <w:r w:rsidRPr="001B38F8">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Pr="001B38F8" w:rsidRDefault="00C1315D" w:rsidP="00C1315D">
      <w:pPr>
        <w:rPr>
          <w:rFonts w:ascii="Arial" w:hAnsi="Arial" w:cs="Arial"/>
        </w:rPr>
      </w:pPr>
      <w:r w:rsidRPr="001B38F8">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1B38F8" w:rsidRDefault="00C1315D" w:rsidP="00C1315D">
      <w:pPr>
        <w:rPr>
          <w:rFonts w:ascii="Arial" w:hAnsi="Arial" w:cs="Arial"/>
        </w:rPr>
      </w:pPr>
    </w:p>
    <w:p w14:paraId="124ED41B" w14:textId="77777777" w:rsidR="00C1315D" w:rsidRPr="001B38F8" w:rsidRDefault="00C1315D" w:rsidP="00C1315D">
      <w:pPr>
        <w:numPr>
          <w:ilvl w:val="0"/>
          <w:numId w:val="34"/>
        </w:numPr>
        <w:rPr>
          <w:rFonts w:ascii="Arial" w:hAnsi="Arial" w:cs="Arial"/>
        </w:rPr>
      </w:pPr>
      <w:r w:rsidRPr="001B38F8">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1B38F8" w:rsidRDefault="00C1315D" w:rsidP="00C1315D">
      <w:pPr>
        <w:numPr>
          <w:ilvl w:val="0"/>
          <w:numId w:val="34"/>
        </w:numPr>
        <w:rPr>
          <w:rFonts w:ascii="Arial" w:hAnsi="Arial" w:cs="Arial"/>
        </w:rPr>
      </w:pPr>
      <w:r w:rsidRPr="001B38F8">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1B38F8" w:rsidRDefault="00C1315D" w:rsidP="00C1315D">
      <w:pPr>
        <w:numPr>
          <w:ilvl w:val="0"/>
          <w:numId w:val="34"/>
        </w:numPr>
        <w:rPr>
          <w:rFonts w:ascii="Arial" w:hAnsi="Arial" w:cs="Arial"/>
        </w:rPr>
      </w:pPr>
      <w:r w:rsidRPr="001B38F8">
        <w:rPr>
          <w:rFonts w:ascii="Arial" w:hAnsi="Arial" w:cs="Arial"/>
        </w:rPr>
        <w:t>Realizar estudios de usuario a mayor escala para evaluar la efectividad y la aceptación del chatbot en diferentes poblaciones y contextos.</w:t>
      </w:r>
    </w:p>
    <w:p w14:paraId="65C57CE2" w14:textId="77777777" w:rsidR="00C1315D" w:rsidRPr="001B38F8" w:rsidRDefault="00C1315D" w:rsidP="00C1315D">
      <w:pPr>
        <w:numPr>
          <w:ilvl w:val="0"/>
          <w:numId w:val="34"/>
        </w:numPr>
        <w:rPr>
          <w:rFonts w:ascii="Arial" w:hAnsi="Arial" w:cs="Arial"/>
        </w:rPr>
      </w:pPr>
      <w:r w:rsidRPr="001B38F8">
        <w:rPr>
          <w:rFonts w:ascii="Arial" w:hAnsi="Arial" w:cs="Arial"/>
        </w:rPr>
        <w:t>Investigar la integración de técnicas de aprendizaje por refuerzo para permitir que el chatbot aprenda y se adapte continuamente en función de las interacciones con los usuarios.</w:t>
      </w:r>
    </w:p>
    <w:p w14:paraId="6454DE17" w14:textId="77777777" w:rsidR="00C1315D" w:rsidRPr="001B38F8" w:rsidRDefault="00C1315D" w:rsidP="00C1315D">
      <w:pPr>
        <w:numPr>
          <w:ilvl w:val="0"/>
          <w:numId w:val="34"/>
        </w:numPr>
        <w:rPr>
          <w:rFonts w:ascii="Arial" w:hAnsi="Arial" w:cs="Arial"/>
        </w:rPr>
      </w:pPr>
      <w:r w:rsidRPr="001B38F8">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1B38F8" w:rsidRDefault="00C1315D" w:rsidP="00C1315D">
      <w:pPr>
        <w:ind w:left="720"/>
        <w:rPr>
          <w:rFonts w:ascii="Arial" w:hAnsi="Arial" w:cs="Arial"/>
        </w:rPr>
      </w:pPr>
    </w:p>
    <w:p w14:paraId="26D8F917" w14:textId="77777777" w:rsidR="00C1315D" w:rsidRPr="001B38F8" w:rsidRDefault="00C1315D" w:rsidP="00C1315D">
      <w:pPr>
        <w:rPr>
          <w:rFonts w:ascii="Arial" w:hAnsi="Arial" w:cs="Arial"/>
        </w:rPr>
      </w:pPr>
      <w:r w:rsidRPr="001B38F8">
        <w:rPr>
          <w:rFonts w:ascii="Arial" w:hAnsi="Arial" w:cs="Arial"/>
        </w:rPr>
        <w:lastRenderedPageBreak/>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1673B6D0" w14:textId="77777777" w:rsidR="001C4E09" w:rsidRDefault="001C4E09" w:rsidP="00194057">
      <w:pPr>
        <w:pStyle w:val="Ttulo1sinnumerar"/>
        <w:rPr>
          <w:rFonts w:ascii="Arial" w:hAnsi="Arial" w:cs="Arial"/>
        </w:rPr>
      </w:pPr>
      <w:bookmarkStart w:id="33" w:name="_Toc54935102"/>
      <w:bookmarkStart w:id="34" w:name="_Toc162797441"/>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5" w:name="_Toc166184705"/>
      <w:r w:rsidRPr="00FB2906">
        <w:rPr>
          <w:rFonts w:ascii="Arial" w:hAnsi="Arial" w:cs="Arial"/>
        </w:rPr>
        <w:t>Referencias bibliográficas</w:t>
      </w:r>
      <w:bookmarkEnd w:id="33"/>
      <w:bookmarkEnd w:id="34"/>
      <w:bookmarkEnd w:id="35"/>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lastRenderedPageBreak/>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5"/>
      <w:footerReference w:type="default" r:id="rId16"/>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2"/>
  </w:num>
  <w:num w:numId="2" w16cid:durableId="960108585">
    <w:abstractNumId w:val="37"/>
  </w:num>
  <w:num w:numId="3" w16cid:durableId="1866671832">
    <w:abstractNumId w:val="24"/>
  </w:num>
  <w:num w:numId="4" w16cid:durableId="1558971502">
    <w:abstractNumId w:val="0"/>
  </w:num>
  <w:num w:numId="5" w16cid:durableId="1360399914">
    <w:abstractNumId w:val="5"/>
  </w:num>
  <w:num w:numId="6" w16cid:durableId="347104296">
    <w:abstractNumId w:val="28"/>
  </w:num>
  <w:num w:numId="7" w16cid:durableId="807430507">
    <w:abstractNumId w:val="27"/>
  </w:num>
  <w:num w:numId="8" w16cid:durableId="364210916">
    <w:abstractNumId w:val="19"/>
  </w:num>
  <w:num w:numId="9" w16cid:durableId="1725180126">
    <w:abstractNumId w:val="31"/>
  </w:num>
  <w:num w:numId="10" w16cid:durableId="805242535">
    <w:abstractNumId w:val="30"/>
  </w:num>
  <w:num w:numId="11" w16cid:durableId="2059744173">
    <w:abstractNumId w:val="29"/>
  </w:num>
  <w:num w:numId="12" w16cid:durableId="1595867777">
    <w:abstractNumId w:val="10"/>
  </w:num>
  <w:num w:numId="13" w16cid:durableId="1060009504">
    <w:abstractNumId w:val="7"/>
  </w:num>
  <w:num w:numId="14" w16cid:durableId="1361400219">
    <w:abstractNumId w:val="21"/>
  </w:num>
  <w:num w:numId="15" w16cid:durableId="1592004501">
    <w:abstractNumId w:val="21"/>
    <w:lvlOverride w:ilvl="0">
      <w:startOverride w:val="1"/>
    </w:lvlOverride>
    <w:lvlOverride w:ilvl="1">
      <w:startOverride w:val="1"/>
    </w:lvlOverride>
    <w:lvlOverride w:ilvl="2">
      <w:startOverride w:val="1"/>
    </w:lvlOverride>
  </w:num>
  <w:num w:numId="16" w16cid:durableId="1578785758">
    <w:abstractNumId w:val="21"/>
  </w:num>
  <w:num w:numId="17" w16cid:durableId="1277716831">
    <w:abstractNumId w:val="39"/>
  </w:num>
  <w:num w:numId="18" w16cid:durableId="1373191755">
    <w:abstractNumId w:val="36"/>
  </w:num>
  <w:num w:numId="19" w16cid:durableId="890573723">
    <w:abstractNumId w:val="42"/>
  </w:num>
  <w:num w:numId="20" w16cid:durableId="897785032">
    <w:abstractNumId w:val="34"/>
  </w:num>
  <w:num w:numId="21" w16cid:durableId="1068109796">
    <w:abstractNumId w:val="4"/>
  </w:num>
  <w:num w:numId="22" w16cid:durableId="402603460">
    <w:abstractNumId w:val="2"/>
  </w:num>
  <w:num w:numId="23" w16cid:durableId="1800225754">
    <w:abstractNumId w:val="3"/>
  </w:num>
  <w:num w:numId="24" w16cid:durableId="805584172">
    <w:abstractNumId w:val="20"/>
  </w:num>
  <w:num w:numId="25" w16cid:durableId="1015157800">
    <w:abstractNumId w:val="33"/>
  </w:num>
  <w:num w:numId="26" w16cid:durableId="2018458282">
    <w:abstractNumId w:val="41"/>
  </w:num>
  <w:num w:numId="27" w16cid:durableId="1417247186">
    <w:abstractNumId w:val="1"/>
  </w:num>
  <w:num w:numId="28" w16cid:durableId="1199928394">
    <w:abstractNumId w:val="23"/>
  </w:num>
  <w:num w:numId="29" w16cid:durableId="2137599965">
    <w:abstractNumId w:val="9"/>
  </w:num>
  <w:num w:numId="30" w16cid:durableId="801536357">
    <w:abstractNumId w:val="32"/>
  </w:num>
  <w:num w:numId="31" w16cid:durableId="2103258748">
    <w:abstractNumId w:val="17"/>
  </w:num>
  <w:num w:numId="32" w16cid:durableId="78214671">
    <w:abstractNumId w:val="13"/>
  </w:num>
  <w:num w:numId="33" w16cid:durableId="1359507067">
    <w:abstractNumId w:val="22"/>
  </w:num>
  <w:num w:numId="34" w16cid:durableId="319820589">
    <w:abstractNumId w:val="15"/>
  </w:num>
  <w:num w:numId="35" w16cid:durableId="1278103945">
    <w:abstractNumId w:val="14"/>
  </w:num>
  <w:num w:numId="36" w16cid:durableId="749889008">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43"/>
  </w:num>
  <w:num w:numId="40" w16cid:durableId="875626946">
    <w:abstractNumId w:val="25"/>
  </w:num>
  <w:num w:numId="41" w16cid:durableId="1218475934">
    <w:abstractNumId w:val="18"/>
  </w:num>
  <w:num w:numId="42" w16cid:durableId="1369067784">
    <w:abstractNumId w:val="16"/>
  </w:num>
  <w:num w:numId="43" w16cid:durableId="1391541029">
    <w:abstractNumId w:val="8"/>
  </w:num>
  <w:num w:numId="44" w16cid:durableId="1646159341">
    <w:abstractNumId w:val="38"/>
  </w:num>
  <w:num w:numId="45" w16cid:durableId="1890651488">
    <w:abstractNumId w:val="11"/>
  </w:num>
  <w:num w:numId="46" w16cid:durableId="110238338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14"/>
    <w:rsid w:val="000252EC"/>
    <w:rsid w:val="00026621"/>
    <w:rsid w:val="0002790C"/>
    <w:rsid w:val="000279C5"/>
    <w:rsid w:val="000302D3"/>
    <w:rsid w:val="00034DA4"/>
    <w:rsid w:val="0004442C"/>
    <w:rsid w:val="00044686"/>
    <w:rsid w:val="0005103B"/>
    <w:rsid w:val="00052B57"/>
    <w:rsid w:val="00065CFB"/>
    <w:rsid w:val="0006691A"/>
    <w:rsid w:val="000757FF"/>
    <w:rsid w:val="00077C3E"/>
    <w:rsid w:val="00081560"/>
    <w:rsid w:val="000817E5"/>
    <w:rsid w:val="00081F20"/>
    <w:rsid w:val="000826DA"/>
    <w:rsid w:val="00083684"/>
    <w:rsid w:val="000A1265"/>
    <w:rsid w:val="000A2B9E"/>
    <w:rsid w:val="000B5BCC"/>
    <w:rsid w:val="000B64AF"/>
    <w:rsid w:val="000C36CA"/>
    <w:rsid w:val="000D09A0"/>
    <w:rsid w:val="000E1663"/>
    <w:rsid w:val="000E189C"/>
    <w:rsid w:val="000E2F16"/>
    <w:rsid w:val="000E46EA"/>
    <w:rsid w:val="000E5110"/>
    <w:rsid w:val="000F38C2"/>
    <w:rsid w:val="00103B55"/>
    <w:rsid w:val="00103E34"/>
    <w:rsid w:val="00105471"/>
    <w:rsid w:val="0011043B"/>
    <w:rsid w:val="001146ED"/>
    <w:rsid w:val="00115FEE"/>
    <w:rsid w:val="001160CB"/>
    <w:rsid w:val="00130593"/>
    <w:rsid w:val="0013472B"/>
    <w:rsid w:val="00146A66"/>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11EE"/>
    <w:rsid w:val="00194057"/>
    <w:rsid w:val="001944D1"/>
    <w:rsid w:val="00196B40"/>
    <w:rsid w:val="001A76DF"/>
    <w:rsid w:val="001B38F8"/>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E6B34"/>
    <w:rsid w:val="001F1BD6"/>
    <w:rsid w:val="001F3971"/>
    <w:rsid w:val="001F3EDC"/>
    <w:rsid w:val="001F5F14"/>
    <w:rsid w:val="001F7561"/>
    <w:rsid w:val="00205A2D"/>
    <w:rsid w:val="0020605D"/>
    <w:rsid w:val="002104D0"/>
    <w:rsid w:val="00216B8C"/>
    <w:rsid w:val="002220F9"/>
    <w:rsid w:val="00222395"/>
    <w:rsid w:val="00226342"/>
    <w:rsid w:val="002333A6"/>
    <w:rsid w:val="00235CE3"/>
    <w:rsid w:val="00240491"/>
    <w:rsid w:val="00240EDA"/>
    <w:rsid w:val="002414FF"/>
    <w:rsid w:val="00244EAD"/>
    <w:rsid w:val="00247583"/>
    <w:rsid w:val="00252BBA"/>
    <w:rsid w:val="00257C76"/>
    <w:rsid w:val="002603F3"/>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C787D"/>
    <w:rsid w:val="002D4730"/>
    <w:rsid w:val="002E30EF"/>
    <w:rsid w:val="002E6D90"/>
    <w:rsid w:val="002E7DF7"/>
    <w:rsid w:val="002F4F8E"/>
    <w:rsid w:val="0030113B"/>
    <w:rsid w:val="00306570"/>
    <w:rsid w:val="00312344"/>
    <w:rsid w:val="0032038B"/>
    <w:rsid w:val="0033565D"/>
    <w:rsid w:val="00341AE6"/>
    <w:rsid w:val="003529B3"/>
    <w:rsid w:val="00353C40"/>
    <w:rsid w:val="00353D10"/>
    <w:rsid w:val="003540DB"/>
    <w:rsid w:val="0035422F"/>
    <w:rsid w:val="00354711"/>
    <w:rsid w:val="0035665A"/>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3F7C51"/>
    <w:rsid w:val="00421C86"/>
    <w:rsid w:val="00423E85"/>
    <w:rsid w:val="00436FA0"/>
    <w:rsid w:val="00437A70"/>
    <w:rsid w:val="004407AD"/>
    <w:rsid w:val="0044578F"/>
    <w:rsid w:val="00450AA4"/>
    <w:rsid w:val="004711A6"/>
    <w:rsid w:val="00481D2E"/>
    <w:rsid w:val="00483473"/>
    <w:rsid w:val="0048445F"/>
    <w:rsid w:val="0048758C"/>
    <w:rsid w:val="00490EAC"/>
    <w:rsid w:val="00494943"/>
    <w:rsid w:val="004A0D7D"/>
    <w:rsid w:val="004A5D28"/>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3A56"/>
    <w:rsid w:val="00514164"/>
    <w:rsid w:val="0051452C"/>
    <w:rsid w:val="00521A79"/>
    <w:rsid w:val="00525514"/>
    <w:rsid w:val="00526760"/>
    <w:rsid w:val="005268B7"/>
    <w:rsid w:val="00527889"/>
    <w:rsid w:val="00535EB6"/>
    <w:rsid w:val="00536C67"/>
    <w:rsid w:val="00540788"/>
    <w:rsid w:val="00542DC5"/>
    <w:rsid w:val="0054685D"/>
    <w:rsid w:val="005472E5"/>
    <w:rsid w:val="0055164B"/>
    <w:rsid w:val="00553ADE"/>
    <w:rsid w:val="00555FAE"/>
    <w:rsid w:val="00556CB3"/>
    <w:rsid w:val="005615F4"/>
    <w:rsid w:val="00562709"/>
    <w:rsid w:val="00574EAB"/>
    <w:rsid w:val="00576A56"/>
    <w:rsid w:val="0057725E"/>
    <w:rsid w:val="00580491"/>
    <w:rsid w:val="00581541"/>
    <w:rsid w:val="0058510A"/>
    <w:rsid w:val="00590F11"/>
    <w:rsid w:val="005A1A55"/>
    <w:rsid w:val="005A1E09"/>
    <w:rsid w:val="005A2B04"/>
    <w:rsid w:val="005A6A96"/>
    <w:rsid w:val="005B2FDF"/>
    <w:rsid w:val="005B3FEB"/>
    <w:rsid w:val="005C420C"/>
    <w:rsid w:val="005C49EB"/>
    <w:rsid w:val="005C7120"/>
    <w:rsid w:val="005D549B"/>
    <w:rsid w:val="005E6E6A"/>
    <w:rsid w:val="005F02E0"/>
    <w:rsid w:val="005F2170"/>
    <w:rsid w:val="005F6987"/>
    <w:rsid w:val="006107C4"/>
    <w:rsid w:val="006343F3"/>
    <w:rsid w:val="00636393"/>
    <w:rsid w:val="006403BD"/>
    <w:rsid w:val="00641411"/>
    <w:rsid w:val="006458F4"/>
    <w:rsid w:val="00652556"/>
    <w:rsid w:val="00653B85"/>
    <w:rsid w:val="0066026C"/>
    <w:rsid w:val="00663D21"/>
    <w:rsid w:val="0066672A"/>
    <w:rsid w:val="00670B3B"/>
    <w:rsid w:val="00671638"/>
    <w:rsid w:val="00673D42"/>
    <w:rsid w:val="00674080"/>
    <w:rsid w:val="0067645E"/>
    <w:rsid w:val="00680B87"/>
    <w:rsid w:val="00692D10"/>
    <w:rsid w:val="006A5552"/>
    <w:rsid w:val="006A56B3"/>
    <w:rsid w:val="006B02A7"/>
    <w:rsid w:val="006B24A2"/>
    <w:rsid w:val="006B7968"/>
    <w:rsid w:val="006C01EE"/>
    <w:rsid w:val="006C11F3"/>
    <w:rsid w:val="006D25A1"/>
    <w:rsid w:val="006D3F39"/>
    <w:rsid w:val="006D7B06"/>
    <w:rsid w:val="006F2CB9"/>
    <w:rsid w:val="006F4267"/>
    <w:rsid w:val="00711904"/>
    <w:rsid w:val="00714E74"/>
    <w:rsid w:val="007211BC"/>
    <w:rsid w:val="00722FA3"/>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D43AD"/>
    <w:rsid w:val="007E0007"/>
    <w:rsid w:val="007E0C1A"/>
    <w:rsid w:val="007E72BB"/>
    <w:rsid w:val="007E7C6C"/>
    <w:rsid w:val="007F0892"/>
    <w:rsid w:val="007F49DD"/>
    <w:rsid w:val="00805127"/>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2FC7"/>
    <w:rsid w:val="008B4712"/>
    <w:rsid w:val="008B5FF6"/>
    <w:rsid w:val="008C16EB"/>
    <w:rsid w:val="008C19DF"/>
    <w:rsid w:val="008C38C0"/>
    <w:rsid w:val="008E0EE0"/>
    <w:rsid w:val="008E10B9"/>
    <w:rsid w:val="008E30AB"/>
    <w:rsid w:val="008E379C"/>
    <w:rsid w:val="008E387C"/>
    <w:rsid w:val="008E76A1"/>
    <w:rsid w:val="008F0FDB"/>
    <w:rsid w:val="008F3F1B"/>
    <w:rsid w:val="00906BC2"/>
    <w:rsid w:val="00913977"/>
    <w:rsid w:val="00920246"/>
    <w:rsid w:val="0093346C"/>
    <w:rsid w:val="009444D7"/>
    <w:rsid w:val="009450AB"/>
    <w:rsid w:val="009636F7"/>
    <w:rsid w:val="009659DF"/>
    <w:rsid w:val="00965E74"/>
    <w:rsid w:val="009713CE"/>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21F73"/>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3A86"/>
    <w:rsid w:val="00AE4FEB"/>
    <w:rsid w:val="00AE7364"/>
    <w:rsid w:val="00AF1D6B"/>
    <w:rsid w:val="00AF3BCF"/>
    <w:rsid w:val="00AF5A50"/>
    <w:rsid w:val="00B0269E"/>
    <w:rsid w:val="00B026E1"/>
    <w:rsid w:val="00B10E12"/>
    <w:rsid w:val="00B1650A"/>
    <w:rsid w:val="00B34BF5"/>
    <w:rsid w:val="00B44220"/>
    <w:rsid w:val="00B44AC7"/>
    <w:rsid w:val="00B44ADE"/>
    <w:rsid w:val="00B5301A"/>
    <w:rsid w:val="00B56FB6"/>
    <w:rsid w:val="00B5738E"/>
    <w:rsid w:val="00B605BF"/>
    <w:rsid w:val="00B663D5"/>
    <w:rsid w:val="00B71568"/>
    <w:rsid w:val="00B742FC"/>
    <w:rsid w:val="00B943E8"/>
    <w:rsid w:val="00BA0448"/>
    <w:rsid w:val="00BD4B50"/>
    <w:rsid w:val="00BE5F70"/>
    <w:rsid w:val="00BF1686"/>
    <w:rsid w:val="00BF6E55"/>
    <w:rsid w:val="00BF7E25"/>
    <w:rsid w:val="00C03714"/>
    <w:rsid w:val="00C10A65"/>
    <w:rsid w:val="00C12061"/>
    <w:rsid w:val="00C1315D"/>
    <w:rsid w:val="00C342C0"/>
    <w:rsid w:val="00C40504"/>
    <w:rsid w:val="00C4131E"/>
    <w:rsid w:val="00C43111"/>
    <w:rsid w:val="00C443D1"/>
    <w:rsid w:val="00C45FED"/>
    <w:rsid w:val="00C51987"/>
    <w:rsid w:val="00C720F9"/>
    <w:rsid w:val="00C7478E"/>
    <w:rsid w:val="00C84740"/>
    <w:rsid w:val="00C92760"/>
    <w:rsid w:val="00C94353"/>
    <w:rsid w:val="00CA0785"/>
    <w:rsid w:val="00CB595C"/>
    <w:rsid w:val="00CD6E76"/>
    <w:rsid w:val="00CE2B01"/>
    <w:rsid w:val="00CE32CB"/>
    <w:rsid w:val="00CF5D14"/>
    <w:rsid w:val="00CF728E"/>
    <w:rsid w:val="00D00F8B"/>
    <w:rsid w:val="00D01893"/>
    <w:rsid w:val="00D02DF8"/>
    <w:rsid w:val="00D12BBA"/>
    <w:rsid w:val="00D13593"/>
    <w:rsid w:val="00D13C66"/>
    <w:rsid w:val="00D26CEB"/>
    <w:rsid w:val="00D3004A"/>
    <w:rsid w:val="00D33196"/>
    <w:rsid w:val="00D33489"/>
    <w:rsid w:val="00D34BAD"/>
    <w:rsid w:val="00D356AE"/>
    <w:rsid w:val="00D402EB"/>
    <w:rsid w:val="00D4108A"/>
    <w:rsid w:val="00D45856"/>
    <w:rsid w:val="00D6015D"/>
    <w:rsid w:val="00D65A7F"/>
    <w:rsid w:val="00D7539F"/>
    <w:rsid w:val="00D7598D"/>
    <w:rsid w:val="00D77414"/>
    <w:rsid w:val="00D85F2E"/>
    <w:rsid w:val="00D907C0"/>
    <w:rsid w:val="00D92F3B"/>
    <w:rsid w:val="00D952D8"/>
    <w:rsid w:val="00D95C6F"/>
    <w:rsid w:val="00D971A1"/>
    <w:rsid w:val="00DA0FCE"/>
    <w:rsid w:val="00DA4D88"/>
    <w:rsid w:val="00DA76EC"/>
    <w:rsid w:val="00DB43F8"/>
    <w:rsid w:val="00DB614A"/>
    <w:rsid w:val="00DC1086"/>
    <w:rsid w:val="00DC17B0"/>
    <w:rsid w:val="00DC53A5"/>
    <w:rsid w:val="00DD6740"/>
    <w:rsid w:val="00DE2D42"/>
    <w:rsid w:val="00DF465F"/>
    <w:rsid w:val="00E11B5A"/>
    <w:rsid w:val="00E31F64"/>
    <w:rsid w:val="00E35952"/>
    <w:rsid w:val="00E45BBD"/>
    <w:rsid w:val="00E52724"/>
    <w:rsid w:val="00E61DFA"/>
    <w:rsid w:val="00E623E8"/>
    <w:rsid w:val="00E632E0"/>
    <w:rsid w:val="00E75629"/>
    <w:rsid w:val="00E769EB"/>
    <w:rsid w:val="00E76BE8"/>
    <w:rsid w:val="00E8351B"/>
    <w:rsid w:val="00E83F51"/>
    <w:rsid w:val="00E8562A"/>
    <w:rsid w:val="00E87B75"/>
    <w:rsid w:val="00E91C6F"/>
    <w:rsid w:val="00E97165"/>
    <w:rsid w:val="00EA3667"/>
    <w:rsid w:val="00EA4786"/>
    <w:rsid w:val="00EA6887"/>
    <w:rsid w:val="00EA710F"/>
    <w:rsid w:val="00EB26E6"/>
    <w:rsid w:val="00EB5E80"/>
    <w:rsid w:val="00EB6149"/>
    <w:rsid w:val="00EC4EA9"/>
    <w:rsid w:val="00EC62F6"/>
    <w:rsid w:val="00EC771B"/>
    <w:rsid w:val="00ED1546"/>
    <w:rsid w:val="00ED3731"/>
    <w:rsid w:val="00EE35D7"/>
    <w:rsid w:val="00EE62F2"/>
    <w:rsid w:val="00EF4FF2"/>
    <w:rsid w:val="00EF526B"/>
    <w:rsid w:val="00F00491"/>
    <w:rsid w:val="00F03754"/>
    <w:rsid w:val="00F110CE"/>
    <w:rsid w:val="00F15201"/>
    <w:rsid w:val="00F249DB"/>
    <w:rsid w:val="00F24F00"/>
    <w:rsid w:val="00F26A43"/>
    <w:rsid w:val="00F31563"/>
    <w:rsid w:val="00F366DA"/>
    <w:rsid w:val="00F3686F"/>
    <w:rsid w:val="00F556E3"/>
    <w:rsid w:val="00F579B4"/>
    <w:rsid w:val="00F60CAD"/>
    <w:rsid w:val="00F63C7A"/>
    <w:rsid w:val="00F82D72"/>
    <w:rsid w:val="00F843DD"/>
    <w:rsid w:val="00F86492"/>
    <w:rsid w:val="00F93342"/>
    <w:rsid w:val="00F9528A"/>
    <w:rsid w:val="00FA0670"/>
    <w:rsid w:val="00FA100C"/>
    <w:rsid w:val="00FA21E3"/>
    <w:rsid w:val="00FA38DC"/>
    <w:rsid w:val="00FA7727"/>
    <w:rsid w:val="00FB2393"/>
    <w:rsid w:val="00FB2906"/>
    <w:rsid w:val="00FB39CE"/>
    <w:rsid w:val="00FC4A7B"/>
    <w:rsid w:val="00FC7EA7"/>
    <w:rsid w:val="00FD07CA"/>
    <w:rsid w:val="00FD4906"/>
    <w:rsid w:val="00FD5034"/>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davidfdezmartin/Chatbot-con-FastAPI-Streamlit-y-LangChain/tree/main"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0005</Words>
  <Characters>55033</Characters>
  <Application>Microsoft Office Word</Application>
  <DocSecurity>0</DocSecurity>
  <Lines>458</Lines>
  <Paragraphs>129</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64909</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14T05:59:00Z</dcterms:created>
  <dcterms:modified xsi:type="dcterms:W3CDTF">2024-05-14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